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9F097D" w14:textId="77777777" w:rsidR="00B1645B" w:rsidRDefault="00A27085" w:rsidP="00B42030">
      <w:pPr>
        <w:pStyle w:val="Title"/>
      </w:pPr>
      <w:r>
        <w:t xml:space="preserve">Skyline </w:t>
      </w:r>
      <w:r w:rsidR="00C27406">
        <w:t>Small Molecule</w:t>
      </w:r>
      <w:r w:rsidR="00412DD8">
        <w:t xml:space="preserve"> Targets</w:t>
      </w:r>
    </w:p>
    <w:p w14:paraId="7A3BB7EE" w14:textId="5A4A559F" w:rsidR="00C27406" w:rsidRDefault="008A28CD" w:rsidP="00B42030">
      <w:r>
        <w:t xml:space="preserve">The </w:t>
      </w:r>
      <w:r w:rsidR="00A27085">
        <w:t>Skyline</w:t>
      </w:r>
      <w:r>
        <w:t xml:space="preserve"> Targeted </w:t>
      </w:r>
      <w:r w:rsidR="00263E2D">
        <w:t>Mass Spectrometry</w:t>
      </w:r>
      <w:r>
        <w:t xml:space="preserve"> Environment</w:t>
      </w:r>
      <w:r w:rsidR="00A27085">
        <w:t xml:space="preserve"> provides informative visual displays of the raw mass spectrometer data you import into your Skyline </w:t>
      </w:r>
      <w:r w:rsidR="008F550E">
        <w:t>documents</w:t>
      </w:r>
      <w:r w:rsidR="00A420A7">
        <w:t xml:space="preserve">. </w:t>
      </w:r>
      <w:r w:rsidR="00C27406">
        <w:t>Originally developed for proteomics use, Skyline has been extended to work with generalized molecules</w:t>
      </w:r>
      <w:r w:rsidR="00C96E06">
        <w:t xml:space="preserve">. </w:t>
      </w:r>
      <w:r w:rsidR="00C27406">
        <w:t xml:space="preserve">There are many tutorials available that will help you use Skyline for various types of analysis (SRM, </w:t>
      </w:r>
      <w:r w:rsidR="00263E2D">
        <w:t xml:space="preserve">PRM, </w:t>
      </w:r>
      <w:r w:rsidR="00C27406">
        <w:t>MS1 Filtering, DIA, etc)</w:t>
      </w:r>
      <w:r w:rsidR="00412DD8">
        <w:t>. T</w:t>
      </w:r>
      <w:r w:rsidR="00C27406">
        <w:t xml:space="preserve">his tutorial concentrates on the differences in using Skyline </w:t>
      </w:r>
      <w:r w:rsidR="00412DD8">
        <w:t>for targeting</w:t>
      </w:r>
      <w:r w:rsidR="00351DF3">
        <w:t xml:space="preserve"> </w:t>
      </w:r>
      <w:r w:rsidR="00F30B19">
        <w:t>non-proteomic</w:t>
      </w:r>
      <w:r w:rsidR="00C27406">
        <w:t xml:space="preserve"> molecules.</w:t>
      </w:r>
    </w:p>
    <w:p w14:paraId="600C1627" w14:textId="18EF1F5F" w:rsidR="00C27406" w:rsidRDefault="00C27406" w:rsidP="00B42030">
      <w:r>
        <w:t xml:space="preserve">In this tutorial, </w:t>
      </w:r>
      <w:r w:rsidR="00412DD8">
        <w:t>you will</w:t>
      </w:r>
      <w:r>
        <w:t xml:space="preserve"> build an </w:t>
      </w:r>
      <w:r w:rsidR="00263E2D">
        <w:t>S</w:t>
      </w:r>
      <w:r>
        <w:t>RM assay for a group of Methionine-pathway compounds.</w:t>
      </w:r>
    </w:p>
    <w:p w14:paraId="781301FB" w14:textId="675E721E" w:rsidR="001A0D95" w:rsidRPr="00B264C1" w:rsidRDefault="00B1645B" w:rsidP="00B264C1">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412DD8">
        <w:t>quantitative mass spec</w:t>
      </w:r>
      <w:r w:rsidR="002426CE">
        <w:t>trometry</w:t>
      </w:r>
      <w:r w:rsidR="00412DD8">
        <w:t xml:space="preserve"> research</w:t>
      </w:r>
      <w:r w:rsidR="00263E2D">
        <w:t xml:space="preserve">. </w:t>
      </w:r>
      <w:r w:rsidR="00225078">
        <w:t xml:space="preserve">It </w:t>
      </w:r>
      <w:r w:rsidR="002B73AA">
        <w:t>can</w:t>
      </w:r>
      <w:r w:rsidRPr="00C407C9">
        <w:t xml:space="preserve"> </w:t>
      </w:r>
      <w:r w:rsidR="00AB769D">
        <w:t xml:space="preserve">import raw data from </w:t>
      </w:r>
      <w:r w:rsidR="00894BB2">
        <w:t xml:space="preserve">the </w:t>
      </w:r>
      <w:r w:rsidR="00AB769D">
        <w:t xml:space="preserve">instrument vendors </w:t>
      </w:r>
      <w:r w:rsidR="00E531A0" w:rsidRPr="00C407C9">
        <w:t xml:space="preserve">Agilent, </w:t>
      </w:r>
      <w:r w:rsidR="00AB61CF">
        <w:t xml:space="preserve">Bruker, </w:t>
      </w:r>
      <w:r w:rsidR="00263E2D">
        <w:t xml:space="preserve">SCIEX, </w:t>
      </w:r>
      <w:r w:rsidR="009B773E">
        <w:t xml:space="preserve">Shimadzu, </w:t>
      </w:r>
      <w:r w:rsidRPr="00C407C9">
        <w:t>Thermo-Scientific and Waters.</w:t>
      </w:r>
      <w:r w:rsidR="00DF6D5D">
        <w:t xml:space="preserve"> The ability </w:t>
      </w:r>
      <w:r w:rsidR="00AB769D">
        <w:t>to import data</w:t>
      </w:r>
      <w:r w:rsidR="00DF6D5D">
        <w:t xml:space="preserve"> across </w:t>
      </w:r>
      <w:r w:rsidR="00225078">
        <w:t xml:space="preserve">various </w:t>
      </w:r>
      <w:r w:rsidR="00DF6D5D">
        <w:t xml:space="preserve">instrument platforms </w:t>
      </w:r>
      <w:r w:rsidR="00F14CAD">
        <w:t xml:space="preserve">greatly </w:t>
      </w:r>
      <w:r w:rsidR="00DF6D5D">
        <w:t xml:space="preserve">facilitates </w:t>
      </w:r>
      <w:r w:rsidR="00263E2D">
        <w:t xml:space="preserve">dissemination of reproducible methods, skill transfer across labs, </w:t>
      </w:r>
      <w:r w:rsidR="00DF6D5D">
        <w:t>cross-instrument comparisons</w:t>
      </w:r>
      <w:r w:rsidR="00F14CAD">
        <w:t xml:space="preserve"> and large multi-site studies.</w:t>
      </w:r>
      <w:r w:rsidR="00412DD8">
        <w:t xml:space="preserve"> This remains equally true in using </w:t>
      </w:r>
      <w:r w:rsidR="00263E2D">
        <w:t>Skyline</w:t>
      </w:r>
      <w:r w:rsidR="00412DD8">
        <w:t xml:space="preserve"> to target </w:t>
      </w:r>
      <w:r w:rsidR="00F30B19">
        <w:t>generalized</w:t>
      </w:r>
      <w:r w:rsidR="00412DD8">
        <w:t xml:space="preserve"> molecules, as it has been for years in the field of proteomics.</w:t>
      </w:r>
    </w:p>
    <w:p w14:paraId="0C3FEDF4" w14:textId="77777777" w:rsidR="00014DA8" w:rsidRDefault="00014DA8" w:rsidP="00553F5C">
      <w:pPr>
        <w:pStyle w:val="Heading1"/>
        <w:spacing w:after="200"/>
      </w:pPr>
      <w:r>
        <w:t>Getting Started</w:t>
      </w:r>
    </w:p>
    <w:p w14:paraId="0B984F2F" w14:textId="77777777" w:rsidR="00B1645B" w:rsidRDefault="00B1645B" w:rsidP="00553F5C">
      <w:r>
        <w:t>To start this tutorial</w:t>
      </w:r>
      <w:r w:rsidR="00ED2B33">
        <w:t>,</w:t>
      </w:r>
      <w:r w:rsidR="00894BB2">
        <w:t xml:space="preserve"> d</w:t>
      </w:r>
      <w:r>
        <w:t>ownload the following ZIP file:</w:t>
      </w:r>
    </w:p>
    <w:p w14:paraId="6D22719F" w14:textId="79F38EC9" w:rsidR="00894BB2" w:rsidRDefault="00712242" w:rsidP="008C1D13">
      <w:hyperlink r:id="rId8" w:history="1">
        <w:r w:rsidR="00263E2D" w:rsidRPr="00D35DB5">
          <w:rPr>
            <w:rStyle w:val="Hyperlink"/>
          </w:rPr>
          <w:t>https://skyline.ms/tutorials/SmallMolecule_3_6.zip</w:t>
        </w:r>
      </w:hyperlink>
    </w:p>
    <w:p w14:paraId="5D6DDFC4" w14:textId="77777777" w:rsidR="00894BB2" w:rsidRDefault="00B1645B" w:rsidP="00894BB2">
      <w:r>
        <w:t>Extract the files in it to a folder on your computer, like:</w:t>
      </w:r>
    </w:p>
    <w:p w14:paraId="5B2E378C" w14:textId="77777777" w:rsidR="00894BB2" w:rsidRDefault="00B1645B" w:rsidP="00894BB2">
      <w:r>
        <w:t>C:\Users\</w:t>
      </w:r>
      <w:r w:rsidR="00986B04">
        <w:t>bspratt</w:t>
      </w:r>
      <w:r>
        <w:t>\Documents</w:t>
      </w:r>
    </w:p>
    <w:p w14:paraId="1715CB6E" w14:textId="77777777" w:rsidR="00B1645B" w:rsidRDefault="00B1645B" w:rsidP="00894BB2">
      <w:r>
        <w:t>This will create a new folder:</w:t>
      </w:r>
    </w:p>
    <w:p w14:paraId="3A29FF12" w14:textId="77777777" w:rsidR="00B1645B" w:rsidRPr="004204F1" w:rsidRDefault="00B1645B" w:rsidP="00813ABF">
      <w:r w:rsidRPr="004204F1">
        <w:t>C:\Users\</w:t>
      </w:r>
      <w:r w:rsidR="00986B04" w:rsidRPr="004204F1">
        <w:t>bspratt</w:t>
      </w:r>
      <w:r w:rsidRPr="004204F1">
        <w:t>\Documents\</w:t>
      </w:r>
      <w:r w:rsidR="00C27406" w:rsidRPr="004204F1">
        <w:t>SmallMolecule</w:t>
      </w:r>
    </w:p>
    <w:p w14:paraId="782B33A5" w14:textId="021FD6B6" w:rsidR="001A0D95" w:rsidRDefault="00FD7B97" w:rsidP="00813ABF">
      <w:r>
        <w:t>It will contain all the files necessary for this tutorial.</w:t>
      </w:r>
    </w:p>
    <w:p w14:paraId="4F895920" w14:textId="77777777" w:rsidR="00B264C1" w:rsidRDefault="00B264C1" w:rsidP="00553F5C">
      <w:r>
        <w:t xml:space="preserve">If you have been using Skyline prior to starting this tutorial, it is a good idea to revert Skyline to its default settings. To do so: </w:t>
      </w:r>
    </w:p>
    <w:p w14:paraId="632CF238" w14:textId="77777777" w:rsidR="00B264C1" w:rsidRDefault="00B264C1" w:rsidP="00553F5C">
      <w:pPr>
        <w:pStyle w:val="ListParagraph"/>
        <w:numPr>
          <w:ilvl w:val="0"/>
          <w:numId w:val="44"/>
        </w:numPr>
        <w:ind w:left="763"/>
      </w:pPr>
      <w:r>
        <w:t>Start Skyline.</w:t>
      </w:r>
    </w:p>
    <w:p w14:paraId="4E554721" w14:textId="77777777" w:rsidR="00B264C1" w:rsidRDefault="00B264C1" w:rsidP="00553F5C">
      <w:pPr>
        <w:pStyle w:val="ListParagraph"/>
        <w:numPr>
          <w:ilvl w:val="0"/>
          <w:numId w:val="44"/>
        </w:numPr>
        <w:ind w:left="763"/>
      </w:pPr>
      <w:r>
        <w:t xml:space="preserve">On the </w:t>
      </w:r>
      <w:r>
        <w:rPr>
          <w:b/>
          <w:bCs/>
        </w:rPr>
        <w:t xml:space="preserve">Start Page, </w:t>
      </w:r>
      <w:r>
        <w:t xml:space="preserve">click </w:t>
      </w:r>
      <w:r w:rsidRPr="00004E91">
        <w:rPr>
          <w:b/>
          <w:bCs/>
        </w:rPr>
        <w:t>Blank Document</w:t>
      </w:r>
      <w:r>
        <w:rPr>
          <w:b/>
          <w:bCs/>
        </w:rPr>
        <w:t xml:space="preserve"> </w:t>
      </w:r>
      <w:r>
        <w:t xml:space="preserve">which looks like this: </w:t>
      </w:r>
    </w:p>
    <w:p w14:paraId="38968F56" w14:textId="77777777" w:rsidR="00B264C1" w:rsidRDefault="00B264C1" w:rsidP="00B264C1">
      <w:pPr>
        <w:spacing w:after="120"/>
      </w:pPr>
      <w:r>
        <w:rPr>
          <w:noProof/>
        </w:rPr>
        <w:lastRenderedPageBreak/>
        <w:drawing>
          <wp:inline distT="0" distB="0" distL="0" distR="0" wp14:anchorId="450A863F" wp14:editId="3FCCFB59">
            <wp:extent cx="1790700" cy="1790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90700" cy="1790700"/>
                    </a:xfrm>
                    <a:prstGeom prst="rect">
                      <a:avLst/>
                    </a:prstGeom>
                  </pic:spPr>
                </pic:pic>
              </a:graphicData>
            </a:graphic>
          </wp:inline>
        </w:drawing>
      </w:r>
    </w:p>
    <w:p w14:paraId="0305A1A0" w14:textId="77777777" w:rsidR="00B264C1" w:rsidRPr="004D70A3" w:rsidRDefault="00B264C1" w:rsidP="00B264C1">
      <w:pPr>
        <w:pStyle w:val="ListParagraph"/>
        <w:numPr>
          <w:ilvl w:val="0"/>
          <w:numId w:val="45"/>
        </w:numPr>
        <w:spacing w:after="120" w:line="259" w:lineRule="auto"/>
      </w:pPr>
      <w:r>
        <w:rPr>
          <w:bCs/>
        </w:rPr>
        <w:t xml:space="preserve">On the </w:t>
      </w:r>
      <w:r w:rsidRPr="00F544F8">
        <w:rPr>
          <w:b/>
        </w:rPr>
        <w:t>Settings</w:t>
      </w:r>
      <w:r>
        <w:rPr>
          <w:bCs/>
        </w:rPr>
        <w:t xml:space="preserve"> menu, click </w:t>
      </w:r>
      <w:r>
        <w:rPr>
          <w:b/>
        </w:rPr>
        <w:t xml:space="preserve">Default. </w:t>
      </w:r>
    </w:p>
    <w:p w14:paraId="0A162044" w14:textId="77777777" w:rsidR="00B264C1" w:rsidRPr="004D70A3" w:rsidRDefault="00B264C1" w:rsidP="00B264C1">
      <w:pPr>
        <w:pStyle w:val="ListParagraph"/>
        <w:numPr>
          <w:ilvl w:val="0"/>
          <w:numId w:val="45"/>
        </w:numPr>
        <w:spacing w:after="120" w:line="259" w:lineRule="auto"/>
      </w:pPr>
      <w:r>
        <w:t xml:space="preserve">Click </w:t>
      </w:r>
      <w:r w:rsidRPr="004D70A3">
        <w:rPr>
          <w:b/>
          <w:bCs/>
        </w:rPr>
        <w:t xml:space="preserve">No </w:t>
      </w:r>
      <w:r>
        <w:t>on the form asking if you want to save the current settings.</w:t>
      </w:r>
    </w:p>
    <w:p w14:paraId="0DE07978" w14:textId="77777777" w:rsidR="00B264C1" w:rsidRDefault="00B264C1" w:rsidP="00B264C1">
      <w:r>
        <w:t>The document settings in this instance of Skyline have now been reset to the default.</w:t>
      </w:r>
    </w:p>
    <w:p w14:paraId="77A0B3DE" w14:textId="77777777" w:rsidR="00B264C1" w:rsidRDefault="00B264C1" w:rsidP="00B264C1">
      <w:pPr>
        <w:spacing w:after="120"/>
      </w:pPr>
      <w:r>
        <w:t>Since this tutorial covers a small molecule topic, you can choose the molecule interface by doing the following:</w:t>
      </w:r>
    </w:p>
    <w:p w14:paraId="6B2140F2" w14:textId="77777777" w:rsidR="00B264C1" w:rsidRPr="000622F5" w:rsidRDefault="00B264C1" w:rsidP="00B264C1">
      <w:pPr>
        <w:pStyle w:val="ListParagraph"/>
        <w:numPr>
          <w:ilvl w:val="0"/>
          <w:numId w:val="46"/>
        </w:numPr>
        <w:spacing w:after="120" w:line="259" w:lineRule="auto"/>
      </w:pPr>
      <w:r>
        <w:t xml:space="preserve">Click the user interface control in the upper right-hand corner of the Skyline window, and click </w:t>
      </w:r>
      <w:r>
        <w:rPr>
          <w:b/>
          <w:bCs/>
        </w:rPr>
        <w:t xml:space="preserve">Molecule interface </w:t>
      </w:r>
      <w:r>
        <w:t xml:space="preserve">which looks like this: </w:t>
      </w:r>
    </w:p>
    <w:p w14:paraId="75C57EB8" w14:textId="77777777" w:rsidR="00B264C1" w:rsidRDefault="00B264C1" w:rsidP="00B264C1">
      <w:pPr>
        <w:spacing w:after="120"/>
      </w:pPr>
      <w:r>
        <w:rPr>
          <w:noProof/>
        </w:rPr>
        <w:drawing>
          <wp:inline distT="0" distB="0" distL="0" distR="0" wp14:anchorId="35D364B7" wp14:editId="09CBA317">
            <wp:extent cx="1645920" cy="1065347"/>
            <wp:effectExtent l="0" t="0" r="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09763" cy="1106671"/>
                    </a:xfrm>
                    <a:prstGeom prst="rect">
                      <a:avLst/>
                    </a:prstGeom>
                    <a:noFill/>
                    <a:ln>
                      <a:noFill/>
                    </a:ln>
                  </pic:spPr>
                </pic:pic>
              </a:graphicData>
            </a:graphic>
          </wp:inline>
        </w:drawing>
      </w:r>
    </w:p>
    <w:p w14:paraId="78DCF3FE" w14:textId="349B4DF5" w:rsidR="00B264C1" w:rsidRDefault="00B264C1" w:rsidP="00553F5C">
      <w:r>
        <w:t xml:space="preserve">Skyline is operating in molecule mode which is displayed by the molecule icon </w:t>
      </w:r>
      <w:r>
        <w:rPr>
          <w:noProof/>
        </w:rPr>
        <w:drawing>
          <wp:inline distT="0" distB="0" distL="0" distR="0" wp14:anchorId="643C5E54" wp14:editId="7AFBA676">
            <wp:extent cx="248920" cy="1606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8920" cy="160655"/>
                    </a:xfrm>
                    <a:prstGeom prst="rect">
                      <a:avLst/>
                    </a:prstGeom>
                    <a:noFill/>
                    <a:ln>
                      <a:noFill/>
                    </a:ln>
                  </pic:spPr>
                </pic:pic>
              </a:graphicData>
            </a:graphic>
          </wp:inline>
        </w:drawing>
      </w:r>
      <w:r>
        <w:t xml:space="preserve"> in the upper right-hand corner of the Skyline window. Its original proteomics menus and controls are now hidden, allowing you to focus on small molecule analysis.</w:t>
      </w:r>
    </w:p>
    <w:p w14:paraId="593FFB86" w14:textId="77777777" w:rsidR="00B75372" w:rsidRDefault="00CE441C" w:rsidP="00553F5C">
      <w:pPr>
        <w:pStyle w:val="Heading1"/>
        <w:spacing w:after="200"/>
      </w:pPr>
      <w:r>
        <w:t xml:space="preserve">Importing a </w:t>
      </w:r>
      <w:r w:rsidR="00C27406">
        <w:t>Molecule Transition List</w:t>
      </w:r>
      <w:r>
        <w:t xml:space="preserve"> into a Skyline Document</w:t>
      </w:r>
    </w:p>
    <w:p w14:paraId="2AA196D8" w14:textId="77777777" w:rsidR="00E77CDE" w:rsidRDefault="00CE441C" w:rsidP="00C86489">
      <w:r>
        <w:t xml:space="preserve">The easiest way to get a </w:t>
      </w:r>
      <w:r w:rsidR="00C27406">
        <w:t>molecule transition list</w:t>
      </w:r>
      <w:r>
        <w:t xml:space="preserve"> into a Skyline document is to </w:t>
      </w:r>
      <w:r w:rsidR="00C27406">
        <w:t xml:space="preserve">start with an empty document and </w:t>
      </w:r>
      <w:r>
        <w:t>use the</w:t>
      </w:r>
      <w:r w:rsidR="002C3247">
        <w:t xml:space="preserve"> </w:t>
      </w:r>
      <w:r w:rsidR="002C3247" w:rsidRPr="000E4159">
        <w:rPr>
          <w:b/>
          <w:bCs/>
        </w:rPr>
        <w:t xml:space="preserve">Edit </w:t>
      </w:r>
      <w:r w:rsidR="00986B04" w:rsidRPr="000E4159">
        <w:rPr>
          <w:b/>
          <w:bCs/>
        </w:rPr>
        <w:t xml:space="preserve">&gt; </w:t>
      </w:r>
      <w:r w:rsidRPr="00CE441C">
        <w:rPr>
          <w:b/>
        </w:rPr>
        <w:t>I</w:t>
      </w:r>
      <w:r w:rsidR="00C27406">
        <w:rPr>
          <w:b/>
        </w:rPr>
        <w:t xml:space="preserve">nsert </w:t>
      </w:r>
      <w:r w:rsidR="00986B04">
        <w:rPr>
          <w:b/>
        </w:rPr>
        <w:t xml:space="preserve">&gt; </w:t>
      </w:r>
      <w:r w:rsidR="002C3247">
        <w:rPr>
          <w:b/>
        </w:rPr>
        <w:t xml:space="preserve">Transition List </w:t>
      </w:r>
      <w:r w:rsidR="00986B04">
        <w:t>menu item</w:t>
      </w:r>
      <w:r>
        <w:t>.</w:t>
      </w:r>
      <w:r w:rsidR="003A018F">
        <w:t xml:space="preserve"> </w:t>
      </w:r>
    </w:p>
    <w:tbl>
      <w:tblPr>
        <w:tblStyle w:val="TableGrid"/>
        <w:tblW w:w="0" w:type="auto"/>
        <w:tblLook w:val="04A0" w:firstRow="1" w:lastRow="0" w:firstColumn="1" w:lastColumn="0" w:noHBand="0" w:noVBand="1"/>
      </w:tblPr>
      <w:tblGrid>
        <w:gridCol w:w="9576"/>
      </w:tblGrid>
      <w:tr w:rsidR="00E77CDE" w14:paraId="57BF7BD7" w14:textId="77777777" w:rsidTr="00E77CDE">
        <w:tc>
          <w:tcPr>
            <w:tcW w:w="9576" w:type="dxa"/>
          </w:tcPr>
          <w:p w14:paraId="5B8D533F" w14:textId="1A7CC814" w:rsidR="00E77CDE" w:rsidRDefault="00E77CDE" w:rsidP="001C737B">
            <w:pPr>
              <w:spacing w:after="0"/>
            </w:pPr>
            <w:r>
              <w:t xml:space="preserve">Note: The </w:t>
            </w:r>
            <w:r w:rsidRPr="003A018F">
              <w:rPr>
                <w:b/>
              </w:rPr>
              <w:t xml:space="preserve">File </w:t>
            </w:r>
            <w:r>
              <w:rPr>
                <w:b/>
              </w:rPr>
              <w:t>&gt;</w:t>
            </w:r>
            <w:r w:rsidRPr="003A018F">
              <w:rPr>
                <w:b/>
              </w:rPr>
              <w:t xml:space="preserve"> Import </w:t>
            </w:r>
            <w:r>
              <w:rPr>
                <w:b/>
              </w:rPr>
              <w:t>&gt;</w:t>
            </w:r>
            <w:r w:rsidRPr="003A018F">
              <w:rPr>
                <w:b/>
              </w:rPr>
              <w:t>Transition List</w:t>
            </w:r>
            <w:r>
              <w:t xml:space="preserve"> menu item also works, so long as your data has column headers which are recognized by Skyline. For a list of recognized column names, press the “Help” button in the </w:t>
            </w:r>
            <w:r w:rsidRPr="00194CD5">
              <w:rPr>
                <w:b/>
              </w:rPr>
              <w:t>Edit &gt; Insert &gt; Transition List</w:t>
            </w:r>
            <w:r>
              <w:t xml:space="preserve"> window.</w:t>
            </w:r>
          </w:p>
        </w:tc>
      </w:tr>
    </w:tbl>
    <w:p w14:paraId="71D31C7F" w14:textId="40147771" w:rsidR="002C3247" w:rsidRDefault="002C3247" w:rsidP="001C737B">
      <w:pPr>
        <w:spacing w:before="240"/>
      </w:pPr>
      <w:r>
        <w:t xml:space="preserve">At a minimum, Skyline needs to know the charge state and either the ion formula or </w:t>
      </w:r>
      <w:r w:rsidRPr="00665C0F">
        <w:rPr>
          <w:i/>
          <w:iCs/>
        </w:rPr>
        <w:t>m/z</w:t>
      </w:r>
      <w:r>
        <w:t xml:space="preserve"> for each precursor and product.</w:t>
      </w:r>
      <w:r w:rsidR="00284540">
        <w:t xml:space="preserve"> If no product ion information is present</w:t>
      </w:r>
      <w:r w:rsidR="00194CD5">
        <w:t xml:space="preserve"> in a transition list</w:t>
      </w:r>
      <w:r w:rsidR="00284540">
        <w:t>, it</w:t>
      </w:r>
      <w:r w:rsidR="00077DE1">
        <w:t xml:space="preserve"> is</w:t>
      </w:r>
      <w:r w:rsidR="00284540">
        <w:t xml:space="preserve"> assumed to be a list of precursor targets.</w:t>
      </w:r>
      <w:r w:rsidR="00077DE1">
        <w:t xml:space="preserve"> Repeated precursor information with different product information is assumed to indicate multiple transitions of a single precursor, just as with peptides.</w:t>
      </w:r>
    </w:p>
    <w:p w14:paraId="4AF935B0" w14:textId="77777777" w:rsidR="002C3247" w:rsidRDefault="002C3247" w:rsidP="002C3247">
      <w:pPr>
        <w:pStyle w:val="Heading3"/>
      </w:pPr>
      <w:r>
        <w:lastRenderedPageBreak/>
        <w:t>A note on ion formulas</w:t>
      </w:r>
      <w:r w:rsidR="007640BA">
        <w:t xml:space="preserve"> and adduct descriptions</w:t>
      </w:r>
    </w:p>
    <w:p w14:paraId="558D7D06" w14:textId="5F5331F7" w:rsidR="00A65AF0" w:rsidRDefault="002C3247" w:rsidP="00C86489">
      <w:r>
        <w:t>In proteomics applications</w:t>
      </w:r>
      <w:r w:rsidR="001C737B">
        <w:t>,</w:t>
      </w:r>
      <w:r>
        <w:t xml:space="preserve"> Skyline can safely assume ionization by protonation</w:t>
      </w:r>
      <w:r w:rsidR="00077DE1">
        <w:t>.</w:t>
      </w:r>
      <w:r>
        <w:t xml:space="preserve"> </w:t>
      </w:r>
      <w:r w:rsidR="00077DE1">
        <w:t xml:space="preserve">So, </w:t>
      </w:r>
      <w:r>
        <w:t>all that</w:t>
      </w:r>
      <w:r w:rsidR="00077DE1">
        <w:t xml:space="preserve"> is</w:t>
      </w:r>
      <w:r>
        <w:t xml:space="preserve"> needed to describe a charged peptide is </w:t>
      </w:r>
      <w:r w:rsidR="007A7565">
        <w:t>its</w:t>
      </w:r>
      <w:r>
        <w:t xml:space="preserve"> </w:t>
      </w:r>
      <w:r w:rsidR="00284540">
        <w:t xml:space="preserve">sequence and </w:t>
      </w:r>
      <w:r>
        <w:t>charge state</w:t>
      </w:r>
      <w:r w:rsidR="00077DE1">
        <w:t>.</w:t>
      </w:r>
      <w:r w:rsidR="00284540">
        <w:t xml:space="preserve"> </w:t>
      </w:r>
      <w:r w:rsidR="00077DE1">
        <w:t xml:space="preserve">For </w:t>
      </w:r>
      <w:r>
        <w:t xml:space="preserve">generalized molecules, </w:t>
      </w:r>
      <w:r w:rsidR="00C91B49">
        <w:t>however, io</w:t>
      </w:r>
      <w:r>
        <w:t xml:space="preserve">nization can be </w:t>
      </w:r>
      <w:r w:rsidR="007A7565">
        <w:t xml:space="preserve">achieved </w:t>
      </w:r>
      <w:r w:rsidR="00D11430">
        <w:t>in a variety of ways</w:t>
      </w:r>
      <w:r w:rsidR="00C91B49">
        <w:t xml:space="preserve"> (sodium gain, hy</w:t>
      </w:r>
      <w:r w:rsidR="007A7565">
        <w:t>drogen loss, etc</w:t>
      </w:r>
      <w:r w:rsidR="007640BA">
        <w:t>.</w:t>
      </w:r>
      <w:r w:rsidR="007A7565">
        <w:t>)</w:t>
      </w:r>
      <w:r w:rsidR="00D11430">
        <w:t xml:space="preserve">. </w:t>
      </w:r>
      <w:r w:rsidR="00D91AD0">
        <w:t>Such</w:t>
      </w:r>
      <w:r w:rsidR="005B0047">
        <w:t xml:space="preserve"> ionization modes can be specified in Skyline using</w:t>
      </w:r>
      <w:r>
        <w:t xml:space="preserve"> </w:t>
      </w:r>
      <w:r w:rsidR="007640BA">
        <w:t xml:space="preserve">adduct descriptions of the style </w:t>
      </w:r>
      <w:r w:rsidR="00D11430">
        <w:t>described</w:t>
      </w:r>
      <w:r w:rsidR="007640BA">
        <w:t xml:space="preserve"> at </w:t>
      </w:r>
      <w:hyperlink r:id="rId12" w:history="1">
        <w:r w:rsidR="007640BA" w:rsidRPr="007640BA">
          <w:rPr>
            <w:rStyle w:val="Hyperlink"/>
          </w:rPr>
          <w:t>http://fiehnlab.ucdavis.edu/staff/kind/Metabolomics/MS-Adduct-Calculator/</w:t>
        </w:r>
      </w:hyperlink>
      <w:r w:rsidR="007640BA">
        <w:t>, e.g “[M+Na]”, “[M-2H]”</w:t>
      </w:r>
      <w:r w:rsidR="00A65AF0">
        <w:t>, “[2M+ACN+H]”,</w:t>
      </w:r>
      <w:r w:rsidR="007640BA">
        <w:t xml:space="preserve"> etc</w:t>
      </w:r>
      <w:r w:rsidR="00D11430">
        <w:t>.</w:t>
      </w:r>
    </w:p>
    <w:p w14:paraId="30023216" w14:textId="77777777" w:rsidR="00E93821" w:rsidRDefault="00E93821" w:rsidP="00C86489">
      <w:pPr>
        <w:rPr>
          <w:rFonts w:eastAsia="Calibri"/>
        </w:rPr>
      </w:pPr>
      <w:r>
        <w:t xml:space="preserve">Adduct descriptions can also be used to indicate that a molecule is isotopically labeled. For example, the </w:t>
      </w:r>
      <w:r w:rsidRPr="00E93821">
        <w:t>adduct “[M</w:t>
      </w:r>
      <w:r w:rsidRPr="00E93821">
        <w:rPr>
          <w:rFonts w:eastAsia="Calibri"/>
          <w:highlight w:val="white"/>
        </w:rPr>
        <w:t>3Cl374H2-Na</w:t>
      </w:r>
      <w:r w:rsidRPr="00E93821">
        <w:rPr>
          <w:rFonts w:eastAsia="Calibri"/>
        </w:rPr>
        <w:t>]”</w:t>
      </w:r>
      <w:r>
        <w:rPr>
          <w:rFonts w:eastAsia="Calibri"/>
        </w:rPr>
        <w:t xml:space="preserve"> indicates that the molecule has three Cl atoms replaced by 37Cl, and </w:t>
      </w:r>
      <w:r w:rsidR="008E21F2">
        <w:rPr>
          <w:rFonts w:eastAsia="Calibri"/>
        </w:rPr>
        <w:t>four</w:t>
      </w:r>
      <w:r>
        <w:rPr>
          <w:rFonts w:eastAsia="Calibri"/>
        </w:rPr>
        <w:t xml:space="preserve"> H atoms replaced by deuterium, and the molecule is ionized by loss of Na.</w:t>
      </w:r>
    </w:p>
    <w:p w14:paraId="5F4846D7" w14:textId="77777777" w:rsidR="00E93821" w:rsidRDefault="00E93821" w:rsidP="00C86489">
      <w:pPr>
        <w:rPr>
          <w:rFonts w:eastAsia="Calibri"/>
        </w:rPr>
      </w:pPr>
      <w:r>
        <w:rPr>
          <w:rFonts w:eastAsia="Calibri"/>
        </w:rPr>
        <w:t>For molecules where the formula is unknown, a mass shift can be indicated by adduct. For example, “[M(-1.23)+H]” indicates that the molecule’s mass is 1.23 AMU less than its unaltered form, and the molecule is ionized by hydrogen gain.</w:t>
      </w:r>
    </w:p>
    <w:p w14:paraId="72D27F91" w14:textId="2A685F46" w:rsidR="00A65AF0" w:rsidRPr="00E93821" w:rsidRDefault="00E93821" w:rsidP="00C86489">
      <w:pPr>
        <w:rPr>
          <w:rFonts w:eastAsia="Calibri"/>
        </w:rPr>
      </w:pPr>
      <w:r>
        <w:rPr>
          <w:rFonts w:eastAsia="Calibri"/>
        </w:rPr>
        <w:t xml:space="preserve">For molecules where the means of ionization is unknown, an adduct can indicate just a charge. For example, “[M+3]” indicates charge state three. The </w:t>
      </w:r>
      <w:r w:rsidRPr="002426CE">
        <w:rPr>
          <w:rFonts w:eastAsia="Calibri"/>
          <w:i/>
          <w:iCs/>
        </w:rPr>
        <w:t>m/z</w:t>
      </w:r>
      <w:r>
        <w:rPr>
          <w:rFonts w:eastAsia="Calibri"/>
        </w:rPr>
        <w:t xml:space="preserve"> value will be 1/3 of the molecule mass.</w:t>
      </w:r>
      <w:r w:rsidR="00A65AF0">
        <w:rPr>
          <w:rFonts w:eastAsia="Calibri"/>
        </w:rPr>
        <w:t xml:space="preserve"> While i</w:t>
      </w:r>
      <w:r w:rsidR="00A65AF0">
        <w:t xml:space="preserve">t is possible to describe your transition list completely in terms of </w:t>
      </w:r>
      <w:r w:rsidR="00A65AF0" w:rsidRPr="002426CE">
        <w:rPr>
          <w:i/>
          <w:iCs/>
        </w:rPr>
        <w:t>m/z</w:t>
      </w:r>
      <w:r w:rsidR="00A65AF0">
        <w:t xml:space="preserve"> values for both precursors and products, without a chemical formula Skyline cannot provide isotopic distributions</w:t>
      </w:r>
      <w:r w:rsidR="00D11430">
        <w:t>.</w:t>
      </w:r>
      <w:r w:rsidR="00A65AF0">
        <w:t xml:space="preserve"> </w:t>
      </w:r>
      <w:r w:rsidR="00D11430">
        <w:t>S</w:t>
      </w:r>
      <w:r w:rsidR="00A65AF0">
        <w:t>o chemical formula</w:t>
      </w:r>
      <w:r w:rsidR="00640B5B">
        <w:t>s</w:t>
      </w:r>
      <w:r w:rsidR="00A65AF0">
        <w:t xml:space="preserve"> </w:t>
      </w:r>
      <w:r w:rsidR="00D11430">
        <w:t>for both the neutral molecule and</w:t>
      </w:r>
      <w:r w:rsidR="00A65AF0">
        <w:t xml:space="preserve"> adduct descriptions are preferred.</w:t>
      </w:r>
    </w:p>
    <w:p w14:paraId="1074D93C" w14:textId="77777777" w:rsidR="00AE67A0" w:rsidRDefault="00AE67A0" w:rsidP="00AE67A0">
      <w:pPr>
        <w:pStyle w:val="Heading2"/>
      </w:pPr>
      <w:r>
        <w:t>Transition list insert</w:t>
      </w:r>
    </w:p>
    <w:p w14:paraId="6DBE9A80" w14:textId="77777777" w:rsidR="00077DE1" w:rsidRDefault="00077DE1" w:rsidP="00C86489">
      <w:r>
        <w:t xml:space="preserve">To begin creating your first Skyline document that targets </w:t>
      </w:r>
      <w:r w:rsidR="00F30B19">
        <w:t>non-proteomic</w:t>
      </w:r>
      <w:r>
        <w:t xml:space="preserve"> molecules, do the following:</w:t>
      </w:r>
    </w:p>
    <w:p w14:paraId="443A1A2F" w14:textId="240951BD" w:rsidR="00C70AA1" w:rsidRDefault="00077DE1" w:rsidP="000E4159">
      <w:pPr>
        <w:pStyle w:val="ListParagraph"/>
        <w:numPr>
          <w:ilvl w:val="0"/>
          <w:numId w:val="37"/>
        </w:numPr>
      </w:pPr>
      <w:r>
        <w:t>L</w:t>
      </w:r>
      <w:r w:rsidR="00C70AA1">
        <w:t>ocate the “</w:t>
      </w:r>
      <w:r w:rsidR="00C70AA1" w:rsidRPr="00C70AA1">
        <w:t>SMTutorial_TransitionList.</w:t>
      </w:r>
      <w:r w:rsidR="00C70AA1">
        <w:t>csv” file</w:t>
      </w:r>
      <w:r w:rsidR="00D11430">
        <w:t xml:space="preserve"> in the tutorial folder</w:t>
      </w:r>
      <w:r w:rsidR="00C70AA1">
        <w:t xml:space="preserve"> and open it in Excel.</w:t>
      </w:r>
      <w:r w:rsidR="00766340">
        <w:t xml:space="preserve"> </w:t>
      </w:r>
    </w:p>
    <w:p w14:paraId="040B5651" w14:textId="77777777" w:rsidR="00015041" w:rsidRDefault="00015041" w:rsidP="000E4159">
      <w:pPr>
        <w:pStyle w:val="ListParagraph"/>
        <w:numPr>
          <w:ilvl w:val="0"/>
          <w:numId w:val="37"/>
        </w:numPr>
      </w:pPr>
      <w:r>
        <w:t>On the</w:t>
      </w:r>
      <w:r w:rsidR="00AB0A78">
        <w:t xml:space="preserve"> Skyline</w:t>
      </w:r>
      <w:r>
        <w:t xml:space="preserve"> </w:t>
      </w:r>
      <w:r w:rsidRPr="00C70AA1">
        <w:rPr>
          <w:b/>
        </w:rPr>
        <w:t>Edit</w:t>
      </w:r>
      <w:r>
        <w:t xml:space="preserve"> menu, choose </w:t>
      </w:r>
      <w:r>
        <w:rPr>
          <w:b/>
        </w:rPr>
        <w:t xml:space="preserve">Insert </w:t>
      </w:r>
      <w:r>
        <w:t>and</w:t>
      </w:r>
      <w:r w:rsidRPr="00C70AA1">
        <w:t xml:space="preserve"> click </w:t>
      </w:r>
      <w:r>
        <w:rPr>
          <w:b/>
        </w:rPr>
        <w:t>Transition</w:t>
      </w:r>
      <w:r w:rsidRPr="00C70AA1">
        <w:rPr>
          <w:b/>
        </w:rPr>
        <w:t xml:space="preserve"> List</w:t>
      </w:r>
      <w:r>
        <w:rPr>
          <w:bCs/>
        </w:rPr>
        <w:t>.</w:t>
      </w:r>
    </w:p>
    <w:p w14:paraId="46C83C8C" w14:textId="0839470A" w:rsidR="00385633" w:rsidRDefault="00015041" w:rsidP="00D11430">
      <w:r>
        <w:t xml:space="preserve">Skyline will show the </w:t>
      </w:r>
      <w:r>
        <w:rPr>
          <w:b/>
          <w:bCs/>
        </w:rPr>
        <w:t>Insert</w:t>
      </w:r>
      <w:r>
        <w:t xml:space="preserve"> form</w:t>
      </w:r>
      <w:r w:rsidR="00D11430">
        <w:t xml:space="preserve"> which </w:t>
      </w:r>
      <w:r w:rsidR="00385633">
        <w:t>should look like this:</w:t>
      </w:r>
    </w:p>
    <w:p w14:paraId="29892C63" w14:textId="5FEBBB32" w:rsidR="001C55F1" w:rsidRDefault="00E9752B" w:rsidP="00C86489">
      <w:r>
        <w:rPr>
          <w:noProof/>
        </w:rPr>
        <w:drawing>
          <wp:inline distT="0" distB="0" distL="0" distR="0" wp14:anchorId="7179510A" wp14:editId="00B968F7">
            <wp:extent cx="5943600" cy="20840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084070"/>
                    </a:xfrm>
                    <a:prstGeom prst="rect">
                      <a:avLst/>
                    </a:prstGeom>
                  </pic:spPr>
                </pic:pic>
              </a:graphicData>
            </a:graphic>
          </wp:inline>
        </w:drawing>
      </w:r>
    </w:p>
    <w:p w14:paraId="4012E228" w14:textId="77777777" w:rsidR="00D11430" w:rsidRDefault="00D11430">
      <w:pPr>
        <w:spacing w:after="0" w:line="240" w:lineRule="auto"/>
      </w:pPr>
      <w:r>
        <w:br w:type="page"/>
      </w:r>
    </w:p>
    <w:p w14:paraId="0E78A3DD" w14:textId="1866F006" w:rsidR="00DE5BBD" w:rsidRDefault="003A02DF" w:rsidP="00553F5C">
      <w:pPr>
        <w:keepNext/>
      </w:pPr>
      <w:r>
        <w:lastRenderedPageBreak/>
        <w:t>In the transition list spreadsheet</w:t>
      </w:r>
      <w:r w:rsidR="00385633">
        <w:t xml:space="preserve"> you downloaded</w:t>
      </w:r>
      <w:r>
        <w:t>, you should find the following values</w:t>
      </w:r>
      <w:r w:rsidR="00DE5BBD">
        <w:t>:</w:t>
      </w:r>
    </w:p>
    <w:tbl>
      <w:tblPr>
        <w:tblW w:w="9735" w:type="dxa"/>
        <w:tblInd w:w="93" w:type="dxa"/>
        <w:tblLayout w:type="fixed"/>
        <w:tblLook w:val="04A0" w:firstRow="1" w:lastRow="0" w:firstColumn="1" w:lastColumn="0" w:noHBand="0" w:noVBand="1"/>
      </w:tblPr>
      <w:tblGrid>
        <w:gridCol w:w="1680"/>
        <w:gridCol w:w="1368"/>
        <w:gridCol w:w="1287"/>
        <w:gridCol w:w="900"/>
        <w:gridCol w:w="800"/>
        <w:gridCol w:w="820"/>
        <w:gridCol w:w="810"/>
        <w:gridCol w:w="720"/>
        <w:gridCol w:w="720"/>
        <w:gridCol w:w="630"/>
      </w:tblGrid>
      <w:tr w:rsidR="00B4246A" w:rsidRPr="00B4246A" w14:paraId="1D109DBC" w14:textId="77777777" w:rsidTr="00B4246A">
        <w:trPr>
          <w:trHeight w:val="636"/>
        </w:trPr>
        <w:tc>
          <w:tcPr>
            <w:tcW w:w="16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5331D37" w14:textId="77777777" w:rsidR="00B4246A" w:rsidRPr="00B4246A" w:rsidRDefault="00B4246A" w:rsidP="00B4246A">
            <w:pPr>
              <w:spacing w:after="0" w:line="240" w:lineRule="auto"/>
              <w:rPr>
                <w:color w:val="000000"/>
                <w:sz w:val="14"/>
                <w:szCs w:val="14"/>
              </w:rPr>
            </w:pPr>
            <w:r w:rsidRPr="00B4246A">
              <w:rPr>
                <w:color w:val="000000"/>
                <w:sz w:val="14"/>
                <w:szCs w:val="14"/>
              </w:rPr>
              <w:t>Molecule List Name</w:t>
            </w:r>
          </w:p>
        </w:tc>
        <w:tc>
          <w:tcPr>
            <w:tcW w:w="1368" w:type="dxa"/>
            <w:tcBorders>
              <w:top w:val="single" w:sz="4" w:space="0" w:color="auto"/>
              <w:left w:val="nil"/>
              <w:bottom w:val="single" w:sz="4" w:space="0" w:color="auto"/>
              <w:right w:val="single" w:sz="4" w:space="0" w:color="auto"/>
            </w:tcBorders>
            <w:shd w:val="clear" w:color="auto" w:fill="auto"/>
            <w:vAlign w:val="bottom"/>
            <w:hideMark/>
          </w:tcPr>
          <w:p w14:paraId="54F4AF34" w14:textId="77777777" w:rsidR="00B4246A" w:rsidRPr="00B4246A" w:rsidRDefault="00B4246A" w:rsidP="00B4246A">
            <w:pPr>
              <w:spacing w:after="0" w:line="240" w:lineRule="auto"/>
              <w:rPr>
                <w:color w:val="000000"/>
                <w:sz w:val="14"/>
                <w:szCs w:val="14"/>
              </w:rPr>
            </w:pPr>
            <w:r w:rsidRPr="00B4246A">
              <w:rPr>
                <w:color w:val="000000"/>
                <w:sz w:val="14"/>
                <w:szCs w:val="14"/>
              </w:rPr>
              <w:t>Precursor Name</w:t>
            </w:r>
          </w:p>
        </w:tc>
        <w:tc>
          <w:tcPr>
            <w:tcW w:w="1287" w:type="dxa"/>
            <w:tcBorders>
              <w:top w:val="single" w:sz="4" w:space="0" w:color="auto"/>
              <w:left w:val="nil"/>
              <w:bottom w:val="single" w:sz="4" w:space="0" w:color="auto"/>
              <w:right w:val="single" w:sz="4" w:space="0" w:color="auto"/>
            </w:tcBorders>
            <w:shd w:val="clear" w:color="auto" w:fill="auto"/>
            <w:vAlign w:val="bottom"/>
            <w:hideMark/>
          </w:tcPr>
          <w:p w14:paraId="49F25121" w14:textId="77777777" w:rsidR="00B4246A" w:rsidRPr="00B4246A" w:rsidRDefault="00B4246A" w:rsidP="00B4246A">
            <w:pPr>
              <w:spacing w:after="0" w:line="240" w:lineRule="auto"/>
              <w:rPr>
                <w:color w:val="000000"/>
                <w:sz w:val="14"/>
                <w:szCs w:val="14"/>
              </w:rPr>
            </w:pPr>
            <w:r w:rsidRPr="00B4246A">
              <w:rPr>
                <w:color w:val="000000"/>
                <w:sz w:val="14"/>
                <w:szCs w:val="14"/>
              </w:rPr>
              <w:t>Precursor Formula</w:t>
            </w:r>
          </w:p>
        </w:tc>
        <w:tc>
          <w:tcPr>
            <w:tcW w:w="900" w:type="dxa"/>
            <w:tcBorders>
              <w:top w:val="single" w:sz="4" w:space="0" w:color="auto"/>
              <w:left w:val="nil"/>
              <w:bottom w:val="single" w:sz="4" w:space="0" w:color="auto"/>
              <w:right w:val="single" w:sz="4" w:space="0" w:color="auto"/>
            </w:tcBorders>
            <w:shd w:val="clear" w:color="auto" w:fill="auto"/>
            <w:vAlign w:val="bottom"/>
            <w:hideMark/>
          </w:tcPr>
          <w:p w14:paraId="701F46C3" w14:textId="77777777" w:rsidR="00B4246A" w:rsidRPr="00B4246A" w:rsidRDefault="00B4246A" w:rsidP="00B4246A">
            <w:pPr>
              <w:spacing w:after="0" w:line="240" w:lineRule="auto"/>
              <w:rPr>
                <w:color w:val="000000"/>
                <w:sz w:val="14"/>
                <w:szCs w:val="14"/>
              </w:rPr>
            </w:pPr>
            <w:r w:rsidRPr="00B4246A">
              <w:rPr>
                <w:color w:val="000000"/>
                <w:sz w:val="14"/>
                <w:szCs w:val="14"/>
              </w:rPr>
              <w:t>Precursor Adduct</w:t>
            </w:r>
          </w:p>
        </w:tc>
        <w:tc>
          <w:tcPr>
            <w:tcW w:w="800" w:type="dxa"/>
            <w:tcBorders>
              <w:top w:val="single" w:sz="4" w:space="0" w:color="auto"/>
              <w:left w:val="nil"/>
              <w:bottom w:val="single" w:sz="4" w:space="0" w:color="auto"/>
              <w:right w:val="single" w:sz="4" w:space="0" w:color="auto"/>
            </w:tcBorders>
            <w:shd w:val="clear" w:color="auto" w:fill="auto"/>
            <w:vAlign w:val="bottom"/>
            <w:hideMark/>
          </w:tcPr>
          <w:p w14:paraId="7AEA96A1" w14:textId="77777777" w:rsidR="00B4246A" w:rsidRPr="00B4246A" w:rsidRDefault="00B4246A" w:rsidP="00B4246A">
            <w:pPr>
              <w:spacing w:after="0" w:line="240" w:lineRule="auto"/>
              <w:rPr>
                <w:color w:val="000000"/>
                <w:sz w:val="14"/>
                <w:szCs w:val="14"/>
              </w:rPr>
            </w:pPr>
            <w:r w:rsidRPr="00B4246A">
              <w:rPr>
                <w:color w:val="000000"/>
                <w:sz w:val="14"/>
                <w:szCs w:val="14"/>
              </w:rPr>
              <w:t>Precursor Charge</w:t>
            </w:r>
          </w:p>
        </w:tc>
        <w:tc>
          <w:tcPr>
            <w:tcW w:w="820" w:type="dxa"/>
            <w:tcBorders>
              <w:top w:val="single" w:sz="4" w:space="0" w:color="auto"/>
              <w:left w:val="nil"/>
              <w:bottom w:val="single" w:sz="4" w:space="0" w:color="auto"/>
              <w:right w:val="single" w:sz="4" w:space="0" w:color="auto"/>
            </w:tcBorders>
            <w:shd w:val="clear" w:color="auto" w:fill="auto"/>
            <w:vAlign w:val="bottom"/>
            <w:hideMark/>
          </w:tcPr>
          <w:p w14:paraId="14A19EFE" w14:textId="77777777" w:rsidR="00B4246A" w:rsidRPr="00B4246A" w:rsidRDefault="00B4246A" w:rsidP="00B4246A">
            <w:pPr>
              <w:spacing w:after="0" w:line="240" w:lineRule="auto"/>
              <w:rPr>
                <w:color w:val="000000"/>
                <w:sz w:val="14"/>
                <w:szCs w:val="14"/>
              </w:rPr>
            </w:pPr>
            <w:r w:rsidRPr="00B4246A">
              <w:rPr>
                <w:color w:val="000000"/>
                <w:sz w:val="14"/>
                <w:szCs w:val="14"/>
              </w:rPr>
              <w:t>Precursor RT</w:t>
            </w:r>
          </w:p>
        </w:tc>
        <w:tc>
          <w:tcPr>
            <w:tcW w:w="810" w:type="dxa"/>
            <w:tcBorders>
              <w:top w:val="single" w:sz="4" w:space="0" w:color="auto"/>
              <w:left w:val="nil"/>
              <w:bottom w:val="single" w:sz="4" w:space="0" w:color="auto"/>
              <w:right w:val="single" w:sz="4" w:space="0" w:color="auto"/>
            </w:tcBorders>
            <w:shd w:val="clear" w:color="auto" w:fill="auto"/>
            <w:vAlign w:val="bottom"/>
            <w:hideMark/>
          </w:tcPr>
          <w:p w14:paraId="175D3D88" w14:textId="77777777" w:rsidR="00B4246A" w:rsidRPr="00B4246A" w:rsidRDefault="00B4246A" w:rsidP="00B4246A">
            <w:pPr>
              <w:spacing w:after="0" w:line="240" w:lineRule="auto"/>
              <w:rPr>
                <w:color w:val="000000"/>
                <w:sz w:val="14"/>
                <w:szCs w:val="14"/>
              </w:rPr>
            </w:pPr>
            <w:r w:rsidRPr="00B4246A">
              <w:rPr>
                <w:color w:val="000000"/>
                <w:sz w:val="14"/>
                <w:szCs w:val="14"/>
              </w:rPr>
              <w:t>Precursor CE</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6F0E5A47" w14:textId="77777777" w:rsidR="00B4246A" w:rsidRPr="00B4246A" w:rsidRDefault="00B4246A" w:rsidP="00B4246A">
            <w:pPr>
              <w:spacing w:after="0" w:line="240" w:lineRule="auto"/>
              <w:rPr>
                <w:color w:val="000000"/>
                <w:sz w:val="14"/>
                <w:szCs w:val="14"/>
              </w:rPr>
            </w:pPr>
            <w:r w:rsidRPr="00B4246A">
              <w:rPr>
                <w:color w:val="000000"/>
                <w:sz w:val="14"/>
                <w:szCs w:val="14"/>
              </w:rPr>
              <w:t>Product m/z</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14AA47C3" w14:textId="77777777" w:rsidR="00B4246A" w:rsidRPr="00B4246A" w:rsidRDefault="00B4246A" w:rsidP="00B4246A">
            <w:pPr>
              <w:spacing w:after="0" w:line="240" w:lineRule="auto"/>
              <w:rPr>
                <w:color w:val="000000"/>
                <w:sz w:val="14"/>
                <w:szCs w:val="14"/>
              </w:rPr>
            </w:pPr>
            <w:r w:rsidRPr="00B4246A">
              <w:rPr>
                <w:color w:val="000000"/>
                <w:sz w:val="14"/>
                <w:szCs w:val="14"/>
              </w:rPr>
              <w:t>Product Charge</w:t>
            </w:r>
          </w:p>
        </w:tc>
        <w:tc>
          <w:tcPr>
            <w:tcW w:w="630" w:type="dxa"/>
            <w:tcBorders>
              <w:top w:val="single" w:sz="4" w:space="0" w:color="auto"/>
              <w:left w:val="nil"/>
              <w:bottom w:val="single" w:sz="4" w:space="0" w:color="auto"/>
              <w:right w:val="single" w:sz="4" w:space="0" w:color="auto"/>
            </w:tcBorders>
            <w:shd w:val="clear" w:color="auto" w:fill="auto"/>
            <w:vAlign w:val="bottom"/>
            <w:hideMark/>
          </w:tcPr>
          <w:p w14:paraId="638FC1F4" w14:textId="77777777" w:rsidR="00B4246A" w:rsidRPr="00B4246A" w:rsidRDefault="00B4246A" w:rsidP="00B4246A">
            <w:pPr>
              <w:spacing w:after="0" w:line="240" w:lineRule="auto"/>
              <w:rPr>
                <w:color w:val="000000"/>
                <w:sz w:val="14"/>
                <w:szCs w:val="14"/>
              </w:rPr>
            </w:pPr>
            <w:r w:rsidRPr="00B4246A">
              <w:rPr>
                <w:color w:val="000000"/>
                <w:sz w:val="14"/>
                <w:szCs w:val="14"/>
              </w:rPr>
              <w:t>Label</w:t>
            </w:r>
          </w:p>
        </w:tc>
      </w:tr>
      <w:tr w:rsidR="00B4246A" w:rsidRPr="00B4246A" w14:paraId="5708705B"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18004F3"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474A94FA" w14:textId="77777777" w:rsidR="00B4246A" w:rsidRPr="00B4246A" w:rsidRDefault="00B4246A" w:rsidP="00B4246A">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1342053A" w14:textId="77777777" w:rsidR="00B4246A" w:rsidRPr="00B4246A" w:rsidRDefault="00B4246A" w:rsidP="00B4246A">
            <w:pPr>
              <w:spacing w:after="0" w:line="240" w:lineRule="auto"/>
              <w:rPr>
                <w:color w:val="000000"/>
                <w:sz w:val="14"/>
                <w:szCs w:val="14"/>
              </w:rPr>
            </w:pPr>
            <w:r w:rsidRPr="00B4246A">
              <w:rPr>
                <w:color w:val="000000"/>
                <w:sz w:val="14"/>
                <w:szCs w:val="14"/>
              </w:rPr>
              <w:t>C5H11NO2S</w:t>
            </w:r>
          </w:p>
        </w:tc>
        <w:tc>
          <w:tcPr>
            <w:tcW w:w="900" w:type="dxa"/>
            <w:tcBorders>
              <w:top w:val="nil"/>
              <w:left w:val="nil"/>
              <w:bottom w:val="single" w:sz="4" w:space="0" w:color="auto"/>
              <w:right w:val="single" w:sz="4" w:space="0" w:color="auto"/>
            </w:tcBorders>
            <w:shd w:val="clear" w:color="auto" w:fill="auto"/>
            <w:noWrap/>
            <w:vAlign w:val="bottom"/>
            <w:hideMark/>
          </w:tcPr>
          <w:p w14:paraId="66CF43B5"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8655517"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27E2122" w14:textId="77777777" w:rsidR="00B4246A" w:rsidRPr="00B4246A" w:rsidRDefault="00B4246A" w:rsidP="00B4246A">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5BC9DDA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A495AB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04.07</w:t>
            </w:r>
          </w:p>
        </w:tc>
        <w:tc>
          <w:tcPr>
            <w:tcW w:w="720" w:type="dxa"/>
            <w:tcBorders>
              <w:top w:val="nil"/>
              <w:left w:val="nil"/>
              <w:bottom w:val="single" w:sz="4" w:space="0" w:color="auto"/>
              <w:right w:val="single" w:sz="4" w:space="0" w:color="auto"/>
            </w:tcBorders>
            <w:shd w:val="clear" w:color="auto" w:fill="auto"/>
            <w:noWrap/>
            <w:vAlign w:val="bottom"/>
            <w:hideMark/>
          </w:tcPr>
          <w:p w14:paraId="1B2ABCE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19EE01C"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1EEE5AEE"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9CB3942"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4608FE4" w14:textId="77777777" w:rsidR="00B4246A" w:rsidRPr="00B4246A" w:rsidRDefault="00B4246A" w:rsidP="00B4246A">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077CDB7F" w14:textId="77777777" w:rsidR="00B4246A" w:rsidRPr="00B4246A" w:rsidRDefault="00B4246A" w:rsidP="00B4246A">
            <w:pPr>
              <w:spacing w:after="0" w:line="240" w:lineRule="auto"/>
              <w:rPr>
                <w:color w:val="000000"/>
                <w:sz w:val="14"/>
                <w:szCs w:val="14"/>
              </w:rPr>
            </w:pPr>
            <w:r w:rsidRPr="00B4246A">
              <w:rPr>
                <w:color w:val="000000"/>
                <w:sz w:val="14"/>
                <w:szCs w:val="14"/>
              </w:rPr>
              <w:t>C5H8H'3NO2S</w:t>
            </w:r>
          </w:p>
        </w:tc>
        <w:tc>
          <w:tcPr>
            <w:tcW w:w="900" w:type="dxa"/>
            <w:tcBorders>
              <w:top w:val="nil"/>
              <w:left w:val="nil"/>
              <w:bottom w:val="single" w:sz="4" w:space="0" w:color="auto"/>
              <w:right w:val="single" w:sz="4" w:space="0" w:color="auto"/>
            </w:tcBorders>
            <w:shd w:val="clear" w:color="auto" w:fill="auto"/>
            <w:noWrap/>
            <w:vAlign w:val="bottom"/>
            <w:hideMark/>
          </w:tcPr>
          <w:p w14:paraId="5BFD5D6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1F5BA4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AF6DDB3" w14:textId="77777777" w:rsidR="00B4246A" w:rsidRPr="00B4246A" w:rsidRDefault="00B4246A" w:rsidP="00B4246A">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1BA3FB9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CF68D9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07.09</w:t>
            </w:r>
          </w:p>
        </w:tc>
        <w:tc>
          <w:tcPr>
            <w:tcW w:w="720" w:type="dxa"/>
            <w:tcBorders>
              <w:top w:val="nil"/>
              <w:left w:val="nil"/>
              <w:bottom w:val="single" w:sz="4" w:space="0" w:color="auto"/>
              <w:right w:val="single" w:sz="4" w:space="0" w:color="auto"/>
            </w:tcBorders>
            <w:shd w:val="clear" w:color="auto" w:fill="auto"/>
            <w:noWrap/>
            <w:vAlign w:val="bottom"/>
            <w:hideMark/>
          </w:tcPr>
          <w:p w14:paraId="19A1CDB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F5EB262"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0AE5BE1A"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92323B8"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41E19B8" w14:textId="77777777" w:rsidR="00B4246A" w:rsidRPr="00B4246A" w:rsidRDefault="00B4246A" w:rsidP="00B4246A">
            <w:pPr>
              <w:spacing w:after="0" w:line="240" w:lineRule="auto"/>
              <w:rPr>
                <w:color w:val="000000"/>
                <w:sz w:val="14"/>
                <w:szCs w:val="14"/>
              </w:rPr>
            </w:pPr>
            <w:r w:rsidRPr="00B4246A">
              <w:rPr>
                <w:color w:val="000000"/>
                <w:sz w:val="14"/>
                <w:szCs w:val="14"/>
              </w:rPr>
              <w:t>Isoleucine</w:t>
            </w:r>
          </w:p>
        </w:tc>
        <w:tc>
          <w:tcPr>
            <w:tcW w:w="1287" w:type="dxa"/>
            <w:tcBorders>
              <w:top w:val="nil"/>
              <w:left w:val="nil"/>
              <w:bottom w:val="single" w:sz="4" w:space="0" w:color="auto"/>
              <w:right w:val="single" w:sz="4" w:space="0" w:color="auto"/>
            </w:tcBorders>
            <w:shd w:val="clear" w:color="auto" w:fill="auto"/>
            <w:noWrap/>
            <w:vAlign w:val="bottom"/>
            <w:hideMark/>
          </w:tcPr>
          <w:p w14:paraId="61CD7372" w14:textId="77777777" w:rsidR="00B4246A" w:rsidRPr="00B4246A" w:rsidRDefault="00B4246A" w:rsidP="00B4246A">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21D2C0D2"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D3BFB0D"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11AF57D" w14:textId="77777777"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3248BF7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BE5DFDE" w14:textId="77777777" w:rsidR="00B4246A" w:rsidRPr="00B4246A" w:rsidRDefault="00B4246A" w:rsidP="00B4246A">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2CCA24D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1F4E443"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0EC29748"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ABAA42B"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538CC5A" w14:textId="77777777" w:rsidR="00B4246A" w:rsidRPr="00B4246A" w:rsidRDefault="00B4246A" w:rsidP="00B4246A">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7F048483" w14:textId="77777777" w:rsidR="00B4246A" w:rsidRPr="00B4246A" w:rsidRDefault="00B4246A" w:rsidP="00B4246A">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6B5CA467"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C1BE559"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53A70C2" w14:textId="77777777" w:rsidR="00B4246A" w:rsidRPr="00B4246A" w:rsidRDefault="00B4246A" w:rsidP="00B4246A">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1E048BC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F725DAE" w14:textId="77777777" w:rsidR="00B4246A" w:rsidRPr="00B4246A" w:rsidRDefault="00B4246A" w:rsidP="00B4246A">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5180ABA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045545F"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3BCE3A8E"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A3265AB"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A733A05" w14:textId="77777777" w:rsidR="00B4246A" w:rsidRPr="00B4246A" w:rsidRDefault="00B4246A" w:rsidP="00B4246A">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1185B70C" w14:textId="77777777" w:rsidR="00B4246A" w:rsidRPr="00B4246A" w:rsidRDefault="00B4246A" w:rsidP="00B4246A">
            <w:pPr>
              <w:spacing w:after="0" w:line="240" w:lineRule="auto"/>
              <w:rPr>
                <w:color w:val="000000"/>
                <w:sz w:val="14"/>
                <w:szCs w:val="14"/>
              </w:rPr>
            </w:pPr>
            <w:r w:rsidRPr="00B4246A">
              <w:rPr>
                <w:color w:val="000000"/>
                <w:sz w:val="14"/>
                <w:szCs w:val="14"/>
              </w:rPr>
              <w:t>C6H10H'3NO2</w:t>
            </w:r>
          </w:p>
        </w:tc>
        <w:tc>
          <w:tcPr>
            <w:tcW w:w="900" w:type="dxa"/>
            <w:tcBorders>
              <w:top w:val="nil"/>
              <w:left w:val="nil"/>
              <w:bottom w:val="single" w:sz="4" w:space="0" w:color="auto"/>
              <w:right w:val="single" w:sz="4" w:space="0" w:color="auto"/>
            </w:tcBorders>
            <w:shd w:val="clear" w:color="auto" w:fill="auto"/>
            <w:noWrap/>
            <w:vAlign w:val="bottom"/>
            <w:hideMark/>
          </w:tcPr>
          <w:p w14:paraId="51CC0A0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BAA3B2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CAC74B3" w14:textId="77777777" w:rsidR="00B4246A" w:rsidRPr="00B4246A" w:rsidRDefault="00B4246A" w:rsidP="00B4246A">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2F05EAF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112F965" w14:textId="77777777" w:rsidR="00B4246A" w:rsidRPr="00B4246A" w:rsidRDefault="00B4246A" w:rsidP="00B4246A">
            <w:pPr>
              <w:spacing w:after="0" w:line="240" w:lineRule="auto"/>
              <w:jc w:val="right"/>
              <w:rPr>
                <w:color w:val="000000"/>
                <w:sz w:val="14"/>
                <w:szCs w:val="14"/>
              </w:rPr>
            </w:pPr>
            <w:r w:rsidRPr="00B4246A">
              <w:rPr>
                <w:color w:val="000000"/>
                <w:sz w:val="14"/>
                <w:szCs w:val="14"/>
              </w:rPr>
              <w:t>89.1</w:t>
            </w:r>
          </w:p>
        </w:tc>
        <w:tc>
          <w:tcPr>
            <w:tcW w:w="720" w:type="dxa"/>
            <w:tcBorders>
              <w:top w:val="nil"/>
              <w:left w:val="nil"/>
              <w:bottom w:val="single" w:sz="4" w:space="0" w:color="auto"/>
              <w:right w:val="single" w:sz="4" w:space="0" w:color="auto"/>
            </w:tcBorders>
            <w:shd w:val="clear" w:color="auto" w:fill="auto"/>
            <w:noWrap/>
            <w:vAlign w:val="bottom"/>
            <w:hideMark/>
          </w:tcPr>
          <w:p w14:paraId="1FF6430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5753064"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101864DF"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1A92556"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10A4696" w14:textId="77777777" w:rsidR="00B4246A" w:rsidRPr="00B4246A" w:rsidRDefault="00B4246A" w:rsidP="00B4246A">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0242A32A" w14:textId="77777777" w:rsidR="00B4246A" w:rsidRPr="00B4246A" w:rsidRDefault="00B4246A" w:rsidP="00B4246A">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517A3E5A"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9B6DB9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7134017" w14:textId="77777777" w:rsidR="00B4246A" w:rsidRPr="00B4246A" w:rsidRDefault="00B4246A" w:rsidP="00B4246A">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188EA57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36DE04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0.08</w:t>
            </w:r>
          </w:p>
        </w:tc>
        <w:tc>
          <w:tcPr>
            <w:tcW w:w="720" w:type="dxa"/>
            <w:tcBorders>
              <w:top w:val="nil"/>
              <w:left w:val="nil"/>
              <w:bottom w:val="single" w:sz="4" w:space="0" w:color="auto"/>
              <w:right w:val="single" w:sz="4" w:space="0" w:color="auto"/>
            </w:tcBorders>
            <w:shd w:val="clear" w:color="auto" w:fill="auto"/>
            <w:noWrap/>
            <w:vAlign w:val="bottom"/>
            <w:hideMark/>
          </w:tcPr>
          <w:p w14:paraId="1940EF4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B289CE8"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00658D1A"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2E28AC4"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7F24D2F" w14:textId="77777777" w:rsidR="00B4246A" w:rsidRPr="00B4246A" w:rsidRDefault="00B4246A" w:rsidP="00B4246A">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4587BE98" w14:textId="77777777" w:rsidR="00B4246A" w:rsidRPr="00B4246A" w:rsidRDefault="00B4246A" w:rsidP="00B4246A">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03A7A1BE" w14:textId="77777777" w:rsidR="00B4246A" w:rsidRPr="00B4246A" w:rsidRDefault="00B4246A" w:rsidP="00B4246A">
            <w:pPr>
              <w:spacing w:after="0" w:line="240" w:lineRule="auto"/>
              <w:rPr>
                <w:color w:val="000000"/>
                <w:sz w:val="14"/>
                <w:szCs w:val="14"/>
              </w:rPr>
            </w:pPr>
            <w:r w:rsidRPr="00B4246A">
              <w:rPr>
                <w:color w:val="000000"/>
                <w:sz w:val="14"/>
                <w:szCs w:val="14"/>
              </w:rPr>
              <w:t>[M6C13+H]</w:t>
            </w:r>
          </w:p>
        </w:tc>
        <w:tc>
          <w:tcPr>
            <w:tcW w:w="800" w:type="dxa"/>
            <w:tcBorders>
              <w:top w:val="nil"/>
              <w:left w:val="nil"/>
              <w:bottom w:val="single" w:sz="4" w:space="0" w:color="auto"/>
              <w:right w:val="single" w:sz="4" w:space="0" w:color="auto"/>
            </w:tcBorders>
            <w:shd w:val="clear" w:color="auto" w:fill="auto"/>
            <w:noWrap/>
            <w:vAlign w:val="bottom"/>
            <w:hideMark/>
          </w:tcPr>
          <w:p w14:paraId="50F4A54D"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4766C6A" w14:textId="77777777" w:rsidR="00B4246A" w:rsidRPr="00B4246A" w:rsidRDefault="00B4246A" w:rsidP="00B4246A">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5E29F87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B2EFFC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6.11</w:t>
            </w:r>
          </w:p>
        </w:tc>
        <w:tc>
          <w:tcPr>
            <w:tcW w:w="720" w:type="dxa"/>
            <w:tcBorders>
              <w:top w:val="nil"/>
              <w:left w:val="nil"/>
              <w:bottom w:val="single" w:sz="4" w:space="0" w:color="auto"/>
              <w:right w:val="single" w:sz="4" w:space="0" w:color="auto"/>
            </w:tcBorders>
            <w:shd w:val="clear" w:color="auto" w:fill="auto"/>
            <w:noWrap/>
            <w:vAlign w:val="bottom"/>
            <w:hideMark/>
          </w:tcPr>
          <w:p w14:paraId="25161389"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AF83DBE"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0F46A357"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2E2C136"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601B193F" w14:textId="77777777" w:rsidR="00B4246A" w:rsidRPr="00B4246A" w:rsidRDefault="00B4246A" w:rsidP="00B4246A">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0AA46BF1" w14:textId="77777777" w:rsidR="00B4246A" w:rsidRPr="00B4246A" w:rsidRDefault="00B4246A" w:rsidP="00B4246A">
            <w:pPr>
              <w:spacing w:after="0" w:line="240" w:lineRule="auto"/>
              <w:rPr>
                <w:color w:val="000000"/>
                <w:sz w:val="14"/>
                <w:szCs w:val="14"/>
              </w:rPr>
            </w:pPr>
            <w:r w:rsidRPr="00B4246A">
              <w:rPr>
                <w:color w:val="000000"/>
                <w:sz w:val="14"/>
                <w:szCs w:val="14"/>
              </w:rPr>
              <w:t>C6H14N4O2</w:t>
            </w:r>
          </w:p>
        </w:tc>
        <w:tc>
          <w:tcPr>
            <w:tcW w:w="900" w:type="dxa"/>
            <w:tcBorders>
              <w:top w:val="nil"/>
              <w:left w:val="nil"/>
              <w:bottom w:val="single" w:sz="4" w:space="0" w:color="auto"/>
              <w:right w:val="single" w:sz="4" w:space="0" w:color="auto"/>
            </w:tcBorders>
            <w:shd w:val="clear" w:color="auto" w:fill="auto"/>
            <w:noWrap/>
            <w:vAlign w:val="bottom"/>
            <w:hideMark/>
          </w:tcPr>
          <w:p w14:paraId="60CDBF29"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02B7417"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E117B49" w14:textId="77777777" w:rsidR="00B4246A" w:rsidRPr="00B4246A" w:rsidRDefault="00B4246A" w:rsidP="00B4246A">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6FB36CB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15DC5F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157FDAA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4F46800"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7B6316C4"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3F50431"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9AE9F80" w14:textId="77777777" w:rsidR="00B4246A" w:rsidRPr="00B4246A" w:rsidRDefault="00B4246A" w:rsidP="00B4246A">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0B29A0DC" w14:textId="77777777" w:rsidR="00B4246A" w:rsidRPr="00B4246A" w:rsidRDefault="00B4246A" w:rsidP="00B4246A">
            <w:pPr>
              <w:spacing w:after="0" w:line="240" w:lineRule="auto"/>
              <w:rPr>
                <w:color w:val="000000"/>
                <w:sz w:val="14"/>
                <w:szCs w:val="14"/>
              </w:rPr>
            </w:pPr>
            <w:r w:rsidRPr="00B4246A">
              <w:rPr>
                <w:color w:val="000000"/>
                <w:sz w:val="14"/>
                <w:szCs w:val="14"/>
              </w:rPr>
              <w:t>C1C'5H14N4O2</w:t>
            </w:r>
          </w:p>
        </w:tc>
        <w:tc>
          <w:tcPr>
            <w:tcW w:w="900" w:type="dxa"/>
            <w:tcBorders>
              <w:top w:val="nil"/>
              <w:left w:val="nil"/>
              <w:bottom w:val="single" w:sz="4" w:space="0" w:color="auto"/>
              <w:right w:val="single" w:sz="4" w:space="0" w:color="auto"/>
            </w:tcBorders>
            <w:shd w:val="clear" w:color="auto" w:fill="auto"/>
            <w:noWrap/>
            <w:vAlign w:val="bottom"/>
            <w:hideMark/>
          </w:tcPr>
          <w:p w14:paraId="570CC39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FB8E72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13898955" w14:textId="77777777" w:rsidR="00B4246A" w:rsidRPr="00B4246A" w:rsidRDefault="00B4246A" w:rsidP="00B4246A">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1E664F8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604E89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1.11</w:t>
            </w:r>
          </w:p>
        </w:tc>
        <w:tc>
          <w:tcPr>
            <w:tcW w:w="720" w:type="dxa"/>
            <w:tcBorders>
              <w:top w:val="nil"/>
              <w:left w:val="nil"/>
              <w:bottom w:val="single" w:sz="4" w:space="0" w:color="auto"/>
              <w:right w:val="single" w:sz="4" w:space="0" w:color="auto"/>
            </w:tcBorders>
            <w:shd w:val="clear" w:color="auto" w:fill="auto"/>
            <w:noWrap/>
            <w:vAlign w:val="bottom"/>
            <w:hideMark/>
          </w:tcPr>
          <w:p w14:paraId="155BFC2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4E5B526"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1C86425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36D649A"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36B9241D"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77AB40E7" w14:textId="77777777" w:rsidR="00B4246A" w:rsidRPr="00B4246A" w:rsidRDefault="00B4246A" w:rsidP="00B4246A">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7FE5CBFC"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DCF7C4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BE09C9F"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42E542E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04441CD" w14:textId="77777777" w:rsidR="00B4246A" w:rsidRPr="00B4246A" w:rsidRDefault="00B4246A" w:rsidP="00B4246A">
            <w:pPr>
              <w:spacing w:after="0" w:line="240" w:lineRule="auto"/>
              <w:jc w:val="right"/>
              <w:rPr>
                <w:color w:val="000000"/>
                <w:sz w:val="14"/>
                <w:szCs w:val="14"/>
              </w:rPr>
            </w:pPr>
            <w:r w:rsidRPr="00B4246A">
              <w:rPr>
                <w:color w:val="000000"/>
                <w:sz w:val="14"/>
                <w:szCs w:val="14"/>
              </w:rPr>
              <w:t>70.07</w:t>
            </w:r>
          </w:p>
        </w:tc>
        <w:tc>
          <w:tcPr>
            <w:tcW w:w="720" w:type="dxa"/>
            <w:tcBorders>
              <w:top w:val="nil"/>
              <w:left w:val="nil"/>
              <w:bottom w:val="single" w:sz="4" w:space="0" w:color="auto"/>
              <w:right w:val="single" w:sz="4" w:space="0" w:color="auto"/>
            </w:tcBorders>
            <w:shd w:val="clear" w:color="auto" w:fill="auto"/>
            <w:noWrap/>
            <w:vAlign w:val="bottom"/>
            <w:hideMark/>
          </w:tcPr>
          <w:p w14:paraId="059D43E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D435E51"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3566AB99"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5ACA3DA"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2B16D9A2"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26A7E3DC" w14:textId="77777777" w:rsidR="00B4246A" w:rsidRPr="00B4246A" w:rsidRDefault="00B4246A" w:rsidP="00B4246A">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11DD37C1"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6EB0AFD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B57BFCD"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4065E18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F89F1E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0A11058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A0ED0A2"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219BD65C"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ED1D0C4"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242D449"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28D6A945" w14:textId="77777777" w:rsidR="00B4246A" w:rsidRPr="00B4246A" w:rsidRDefault="00B4246A" w:rsidP="00B4246A">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4E28911C"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553BF3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8DC0F06"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2D395C2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C91317E" w14:textId="77777777" w:rsidR="00B4246A" w:rsidRPr="00B4246A" w:rsidRDefault="00B4246A" w:rsidP="00B4246A">
            <w:pPr>
              <w:spacing w:after="0" w:line="240" w:lineRule="auto"/>
              <w:jc w:val="right"/>
              <w:rPr>
                <w:color w:val="000000"/>
                <w:sz w:val="14"/>
                <w:szCs w:val="14"/>
              </w:rPr>
            </w:pPr>
            <w:r w:rsidRPr="00B4246A">
              <w:rPr>
                <w:color w:val="000000"/>
                <w:sz w:val="14"/>
                <w:szCs w:val="14"/>
              </w:rPr>
              <w:t>72.07</w:t>
            </w:r>
          </w:p>
        </w:tc>
        <w:tc>
          <w:tcPr>
            <w:tcW w:w="720" w:type="dxa"/>
            <w:tcBorders>
              <w:top w:val="nil"/>
              <w:left w:val="nil"/>
              <w:bottom w:val="single" w:sz="4" w:space="0" w:color="auto"/>
              <w:right w:val="single" w:sz="4" w:space="0" w:color="auto"/>
            </w:tcBorders>
            <w:shd w:val="clear" w:color="auto" w:fill="auto"/>
            <w:noWrap/>
            <w:vAlign w:val="bottom"/>
            <w:hideMark/>
          </w:tcPr>
          <w:p w14:paraId="392462C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3EE2204"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6E7C731C"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27B5844"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0F62889"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7E7DBEBF" w14:textId="77777777" w:rsidR="00B4246A" w:rsidRPr="00B4246A" w:rsidRDefault="00B4246A" w:rsidP="00B4246A">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390BA152"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E38967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BF023C0"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3698472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AEE8B2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8.07</w:t>
            </w:r>
          </w:p>
        </w:tc>
        <w:tc>
          <w:tcPr>
            <w:tcW w:w="720" w:type="dxa"/>
            <w:tcBorders>
              <w:top w:val="nil"/>
              <w:left w:val="nil"/>
              <w:bottom w:val="single" w:sz="4" w:space="0" w:color="auto"/>
              <w:right w:val="single" w:sz="4" w:space="0" w:color="auto"/>
            </w:tcBorders>
            <w:shd w:val="clear" w:color="auto" w:fill="auto"/>
            <w:noWrap/>
            <w:vAlign w:val="bottom"/>
            <w:hideMark/>
          </w:tcPr>
          <w:p w14:paraId="7C5DCEF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5D95AC8"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09BC611E"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758EBD0" w14:textId="77777777" w:rsidR="00B4246A" w:rsidRPr="00B4246A" w:rsidRDefault="00B4246A" w:rsidP="00B4246A">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695B611A" w14:textId="77777777" w:rsidR="00B4246A" w:rsidRPr="00B4246A" w:rsidRDefault="00B4246A" w:rsidP="00B4246A">
            <w:pPr>
              <w:spacing w:after="0" w:line="240" w:lineRule="auto"/>
              <w:rPr>
                <w:color w:val="000000"/>
                <w:sz w:val="14"/>
                <w:szCs w:val="14"/>
              </w:rPr>
            </w:pPr>
            <w:r w:rsidRPr="00B4246A">
              <w:rPr>
                <w:color w:val="000000"/>
                <w:sz w:val="14"/>
                <w:szCs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71A91AC7" w14:textId="77777777" w:rsidR="00B4246A" w:rsidRPr="00B4246A" w:rsidRDefault="00B4246A" w:rsidP="00B4246A">
            <w:pPr>
              <w:spacing w:after="0" w:line="240" w:lineRule="auto"/>
              <w:rPr>
                <w:color w:val="000000"/>
                <w:sz w:val="14"/>
                <w:szCs w:val="14"/>
              </w:rPr>
            </w:pPr>
            <w:r w:rsidRPr="00B4246A">
              <w:rPr>
                <w:color w:val="000000"/>
                <w:sz w:val="14"/>
                <w:szCs w:val="14"/>
              </w:rPr>
              <w:t>C4H9N3O2</w:t>
            </w:r>
          </w:p>
        </w:tc>
        <w:tc>
          <w:tcPr>
            <w:tcW w:w="900" w:type="dxa"/>
            <w:tcBorders>
              <w:top w:val="nil"/>
              <w:left w:val="nil"/>
              <w:bottom w:val="single" w:sz="4" w:space="0" w:color="auto"/>
              <w:right w:val="single" w:sz="4" w:space="0" w:color="auto"/>
            </w:tcBorders>
            <w:shd w:val="clear" w:color="auto" w:fill="auto"/>
            <w:noWrap/>
            <w:vAlign w:val="bottom"/>
            <w:hideMark/>
          </w:tcPr>
          <w:p w14:paraId="7F75398D"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F2DE0C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E14938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666B563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ED8399A" w14:textId="77777777" w:rsidR="00B4246A" w:rsidRPr="00B4246A" w:rsidRDefault="00B4246A" w:rsidP="00B4246A">
            <w:pPr>
              <w:spacing w:after="0" w:line="240" w:lineRule="auto"/>
              <w:jc w:val="right"/>
              <w:rPr>
                <w:color w:val="000000"/>
                <w:sz w:val="14"/>
                <w:szCs w:val="14"/>
              </w:rPr>
            </w:pPr>
            <w:r w:rsidRPr="00B4246A">
              <w:rPr>
                <w:color w:val="000000"/>
                <w:sz w:val="14"/>
                <w:szCs w:val="14"/>
              </w:rPr>
              <w:t>90.06</w:t>
            </w:r>
          </w:p>
        </w:tc>
        <w:tc>
          <w:tcPr>
            <w:tcW w:w="720" w:type="dxa"/>
            <w:tcBorders>
              <w:top w:val="nil"/>
              <w:left w:val="nil"/>
              <w:bottom w:val="single" w:sz="4" w:space="0" w:color="auto"/>
              <w:right w:val="single" w:sz="4" w:space="0" w:color="auto"/>
            </w:tcBorders>
            <w:shd w:val="clear" w:color="auto" w:fill="auto"/>
            <w:noWrap/>
            <w:vAlign w:val="bottom"/>
            <w:hideMark/>
          </w:tcPr>
          <w:p w14:paraId="0826A1D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D1A6C5F"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31BE9BD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AE65EE4" w14:textId="77777777" w:rsidR="00B4246A" w:rsidRPr="00B4246A" w:rsidRDefault="00B4246A" w:rsidP="00B4246A">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12D32400" w14:textId="77777777" w:rsidR="00B4246A" w:rsidRPr="00B4246A" w:rsidRDefault="00B4246A" w:rsidP="00B4246A">
            <w:pPr>
              <w:spacing w:after="0" w:line="240" w:lineRule="auto"/>
              <w:rPr>
                <w:color w:val="000000"/>
                <w:sz w:val="14"/>
                <w:szCs w:val="14"/>
              </w:rPr>
            </w:pPr>
            <w:r w:rsidRPr="00B4246A">
              <w:rPr>
                <w:color w:val="000000"/>
                <w:sz w:val="14"/>
                <w:szCs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4918DF4D" w14:textId="77777777" w:rsidR="00B4246A" w:rsidRPr="00B4246A" w:rsidRDefault="00B4246A" w:rsidP="00B4246A">
            <w:pPr>
              <w:spacing w:after="0" w:line="240" w:lineRule="auto"/>
              <w:rPr>
                <w:color w:val="000000"/>
                <w:sz w:val="14"/>
                <w:szCs w:val="14"/>
              </w:rPr>
            </w:pPr>
            <w:r w:rsidRPr="00B4246A">
              <w:rPr>
                <w:color w:val="000000"/>
                <w:sz w:val="14"/>
                <w:szCs w:val="14"/>
              </w:rPr>
              <w:t>C4H6H'3N3O2</w:t>
            </w:r>
          </w:p>
        </w:tc>
        <w:tc>
          <w:tcPr>
            <w:tcW w:w="900" w:type="dxa"/>
            <w:tcBorders>
              <w:top w:val="nil"/>
              <w:left w:val="nil"/>
              <w:bottom w:val="single" w:sz="4" w:space="0" w:color="auto"/>
              <w:right w:val="single" w:sz="4" w:space="0" w:color="auto"/>
            </w:tcBorders>
            <w:shd w:val="clear" w:color="auto" w:fill="auto"/>
            <w:noWrap/>
            <w:vAlign w:val="bottom"/>
            <w:hideMark/>
          </w:tcPr>
          <w:p w14:paraId="5A3B7BDE"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70BC6E5"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9DA117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1DDCC6A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9BD5533" w14:textId="77777777" w:rsidR="00B4246A" w:rsidRPr="00B4246A" w:rsidRDefault="00B4246A" w:rsidP="00B4246A">
            <w:pPr>
              <w:spacing w:after="0" w:line="240" w:lineRule="auto"/>
              <w:jc w:val="right"/>
              <w:rPr>
                <w:color w:val="000000"/>
                <w:sz w:val="14"/>
                <w:szCs w:val="14"/>
              </w:rPr>
            </w:pPr>
            <w:r w:rsidRPr="00B4246A">
              <w:rPr>
                <w:color w:val="000000"/>
                <w:sz w:val="14"/>
                <w:szCs w:val="14"/>
              </w:rPr>
              <w:t>93.06</w:t>
            </w:r>
          </w:p>
        </w:tc>
        <w:tc>
          <w:tcPr>
            <w:tcW w:w="720" w:type="dxa"/>
            <w:tcBorders>
              <w:top w:val="nil"/>
              <w:left w:val="nil"/>
              <w:bottom w:val="single" w:sz="4" w:space="0" w:color="auto"/>
              <w:right w:val="single" w:sz="4" w:space="0" w:color="auto"/>
            </w:tcBorders>
            <w:shd w:val="clear" w:color="auto" w:fill="auto"/>
            <w:noWrap/>
            <w:vAlign w:val="bottom"/>
            <w:hideMark/>
          </w:tcPr>
          <w:p w14:paraId="2F7A5447"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2FFFDF7"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192BFF5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86E2A6D" w14:textId="77777777" w:rsidR="00B4246A" w:rsidRPr="00B4246A" w:rsidRDefault="00B4246A" w:rsidP="00B4246A">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355E90D5" w14:textId="77777777" w:rsidR="00B4246A" w:rsidRPr="00B4246A" w:rsidRDefault="00B4246A" w:rsidP="00B4246A">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07E71153" w14:textId="77777777" w:rsidR="00B4246A" w:rsidRPr="00B4246A" w:rsidRDefault="00B4246A" w:rsidP="00B4246A">
            <w:pPr>
              <w:spacing w:after="0" w:line="240" w:lineRule="auto"/>
              <w:rPr>
                <w:color w:val="000000"/>
                <w:sz w:val="14"/>
                <w:szCs w:val="14"/>
              </w:rPr>
            </w:pPr>
            <w:r w:rsidRPr="00B4246A">
              <w:rPr>
                <w:color w:val="000000"/>
                <w:sz w:val="14"/>
                <w:szCs w:val="14"/>
              </w:rPr>
              <w:t>C11H15N5O3S</w:t>
            </w:r>
          </w:p>
        </w:tc>
        <w:tc>
          <w:tcPr>
            <w:tcW w:w="900" w:type="dxa"/>
            <w:tcBorders>
              <w:top w:val="nil"/>
              <w:left w:val="nil"/>
              <w:bottom w:val="single" w:sz="4" w:space="0" w:color="auto"/>
              <w:right w:val="single" w:sz="4" w:space="0" w:color="auto"/>
            </w:tcBorders>
            <w:shd w:val="clear" w:color="auto" w:fill="auto"/>
            <w:noWrap/>
            <w:vAlign w:val="bottom"/>
            <w:hideMark/>
          </w:tcPr>
          <w:p w14:paraId="46905DBE"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B690B8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7EC1B26" w14:textId="77777777" w:rsidR="00B4246A" w:rsidRPr="00B4246A" w:rsidRDefault="00B4246A" w:rsidP="00B4246A">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37DA6A3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12A22C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5885728D"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2887CE4"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2302578C"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7F03FAB" w14:textId="77777777" w:rsidR="00B4246A" w:rsidRPr="00B4246A" w:rsidRDefault="00B4246A" w:rsidP="00B4246A">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66C75564" w14:textId="77777777" w:rsidR="00B4246A" w:rsidRPr="00B4246A" w:rsidRDefault="00B4246A" w:rsidP="00B4246A">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0823C81B" w14:textId="77777777" w:rsidR="00B4246A" w:rsidRPr="00B4246A" w:rsidRDefault="00B4246A" w:rsidP="00B4246A">
            <w:pPr>
              <w:spacing w:after="0" w:line="240" w:lineRule="auto"/>
              <w:rPr>
                <w:color w:val="000000"/>
                <w:sz w:val="14"/>
                <w:szCs w:val="14"/>
              </w:rPr>
            </w:pPr>
            <w:r w:rsidRPr="00B4246A">
              <w:rPr>
                <w:color w:val="000000"/>
                <w:sz w:val="14"/>
                <w:szCs w:val="14"/>
              </w:rPr>
              <w:t>C11H12H'3N5O3S</w:t>
            </w:r>
          </w:p>
        </w:tc>
        <w:tc>
          <w:tcPr>
            <w:tcW w:w="900" w:type="dxa"/>
            <w:tcBorders>
              <w:top w:val="nil"/>
              <w:left w:val="nil"/>
              <w:bottom w:val="single" w:sz="4" w:space="0" w:color="auto"/>
              <w:right w:val="single" w:sz="4" w:space="0" w:color="auto"/>
            </w:tcBorders>
            <w:shd w:val="clear" w:color="auto" w:fill="auto"/>
            <w:noWrap/>
            <w:vAlign w:val="bottom"/>
            <w:hideMark/>
          </w:tcPr>
          <w:p w14:paraId="5FC06110"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25897E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BC93544" w14:textId="77777777" w:rsidR="00B4246A" w:rsidRPr="00B4246A" w:rsidRDefault="00B4246A" w:rsidP="00B4246A">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010D475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576EC6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6E58522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D53CD93"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7F7FB8FF"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BE552DA" w14:textId="77777777" w:rsidR="00B4246A" w:rsidRPr="00B4246A" w:rsidRDefault="00B4246A" w:rsidP="00B4246A">
            <w:pPr>
              <w:spacing w:after="0" w:line="240" w:lineRule="auto"/>
              <w:rPr>
                <w:color w:val="000000"/>
                <w:sz w:val="14"/>
                <w:szCs w:val="14"/>
              </w:rPr>
            </w:pPr>
            <w:r w:rsidRPr="00B4246A">
              <w:rPr>
                <w:color w:val="000000"/>
                <w:sz w:val="14"/>
                <w:szCs w:val="14"/>
              </w:rPr>
              <w:t>S-adenosyl methionine</w:t>
            </w:r>
          </w:p>
        </w:tc>
        <w:tc>
          <w:tcPr>
            <w:tcW w:w="1368" w:type="dxa"/>
            <w:tcBorders>
              <w:top w:val="nil"/>
              <w:left w:val="nil"/>
              <w:bottom w:val="single" w:sz="4" w:space="0" w:color="auto"/>
              <w:right w:val="single" w:sz="4" w:space="0" w:color="auto"/>
            </w:tcBorders>
            <w:shd w:val="clear" w:color="auto" w:fill="auto"/>
            <w:noWrap/>
            <w:vAlign w:val="bottom"/>
            <w:hideMark/>
          </w:tcPr>
          <w:p w14:paraId="17A8497E" w14:textId="77777777" w:rsidR="00B4246A" w:rsidRPr="00B4246A" w:rsidRDefault="00B4246A" w:rsidP="00B4246A">
            <w:pPr>
              <w:spacing w:after="0" w:line="240" w:lineRule="auto"/>
              <w:rPr>
                <w:color w:val="000000"/>
                <w:sz w:val="14"/>
                <w:szCs w:val="14"/>
              </w:rPr>
            </w:pPr>
            <w:r w:rsidRPr="00B4246A">
              <w:rPr>
                <w:color w:val="000000"/>
                <w:sz w:val="14"/>
                <w:szCs w:val="14"/>
              </w:rPr>
              <w:t>SAM</w:t>
            </w:r>
          </w:p>
        </w:tc>
        <w:tc>
          <w:tcPr>
            <w:tcW w:w="1287" w:type="dxa"/>
            <w:tcBorders>
              <w:top w:val="nil"/>
              <w:left w:val="nil"/>
              <w:bottom w:val="single" w:sz="4" w:space="0" w:color="auto"/>
              <w:right w:val="single" w:sz="4" w:space="0" w:color="auto"/>
            </w:tcBorders>
            <w:shd w:val="clear" w:color="auto" w:fill="auto"/>
            <w:noWrap/>
            <w:vAlign w:val="bottom"/>
            <w:hideMark/>
          </w:tcPr>
          <w:p w14:paraId="2E182783" w14:textId="77777777" w:rsidR="00B4246A" w:rsidRPr="00B4246A" w:rsidRDefault="00B4246A" w:rsidP="00B4246A">
            <w:pPr>
              <w:spacing w:after="0" w:line="240" w:lineRule="auto"/>
              <w:rPr>
                <w:color w:val="000000"/>
                <w:sz w:val="14"/>
                <w:szCs w:val="14"/>
              </w:rPr>
            </w:pPr>
            <w:r w:rsidRPr="00B4246A">
              <w:rPr>
                <w:color w:val="000000"/>
                <w:sz w:val="14"/>
                <w:szCs w:val="14"/>
              </w:rPr>
              <w:t>C15H22N6O5S</w:t>
            </w:r>
          </w:p>
        </w:tc>
        <w:tc>
          <w:tcPr>
            <w:tcW w:w="900" w:type="dxa"/>
            <w:tcBorders>
              <w:top w:val="nil"/>
              <w:left w:val="nil"/>
              <w:bottom w:val="single" w:sz="4" w:space="0" w:color="auto"/>
              <w:right w:val="single" w:sz="4" w:space="0" w:color="auto"/>
            </w:tcBorders>
            <w:shd w:val="clear" w:color="auto" w:fill="auto"/>
            <w:noWrap/>
            <w:vAlign w:val="bottom"/>
            <w:hideMark/>
          </w:tcPr>
          <w:p w14:paraId="6FB0A407"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66919FC5"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BAB32E3" w14:textId="77777777"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71CC250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FB458A0" w14:textId="77777777" w:rsidR="00B4246A" w:rsidRPr="00B4246A" w:rsidRDefault="00B4246A" w:rsidP="00B4246A">
            <w:pPr>
              <w:spacing w:after="0" w:line="240" w:lineRule="auto"/>
              <w:jc w:val="right"/>
              <w:rPr>
                <w:color w:val="000000"/>
                <w:sz w:val="14"/>
                <w:szCs w:val="14"/>
              </w:rPr>
            </w:pPr>
            <w:r w:rsidRPr="00B4246A">
              <w:rPr>
                <w:color w:val="000000"/>
                <w:sz w:val="14"/>
                <w:szCs w:val="14"/>
              </w:rPr>
              <w:t>250.11</w:t>
            </w:r>
          </w:p>
        </w:tc>
        <w:tc>
          <w:tcPr>
            <w:tcW w:w="720" w:type="dxa"/>
            <w:tcBorders>
              <w:top w:val="nil"/>
              <w:left w:val="nil"/>
              <w:bottom w:val="single" w:sz="4" w:space="0" w:color="auto"/>
              <w:right w:val="single" w:sz="4" w:space="0" w:color="auto"/>
            </w:tcBorders>
            <w:shd w:val="clear" w:color="auto" w:fill="auto"/>
            <w:noWrap/>
            <w:vAlign w:val="bottom"/>
            <w:hideMark/>
          </w:tcPr>
          <w:p w14:paraId="04B8D40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1AC066F"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5672358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1E90552" w14:textId="77777777" w:rsidR="00B4246A" w:rsidRPr="00B4246A" w:rsidRDefault="00B4246A" w:rsidP="00B4246A">
            <w:pPr>
              <w:spacing w:after="0" w:line="240" w:lineRule="auto"/>
              <w:rPr>
                <w:color w:val="000000"/>
                <w:sz w:val="14"/>
                <w:szCs w:val="14"/>
              </w:rPr>
            </w:pPr>
            <w:r w:rsidRPr="00B4246A">
              <w:rPr>
                <w:color w:val="000000"/>
                <w:sz w:val="14"/>
                <w:szCs w:val="14"/>
              </w:rPr>
              <w:t>S-Adenosyl homocysteine</w:t>
            </w:r>
          </w:p>
        </w:tc>
        <w:tc>
          <w:tcPr>
            <w:tcW w:w="1368" w:type="dxa"/>
            <w:tcBorders>
              <w:top w:val="nil"/>
              <w:left w:val="nil"/>
              <w:bottom w:val="single" w:sz="4" w:space="0" w:color="auto"/>
              <w:right w:val="single" w:sz="4" w:space="0" w:color="auto"/>
            </w:tcBorders>
            <w:shd w:val="clear" w:color="auto" w:fill="auto"/>
            <w:noWrap/>
            <w:vAlign w:val="bottom"/>
            <w:hideMark/>
          </w:tcPr>
          <w:p w14:paraId="437E1034" w14:textId="77777777" w:rsidR="00B4246A" w:rsidRPr="00B4246A" w:rsidRDefault="00B4246A" w:rsidP="00B4246A">
            <w:pPr>
              <w:spacing w:after="0" w:line="240" w:lineRule="auto"/>
              <w:rPr>
                <w:color w:val="000000"/>
                <w:sz w:val="14"/>
                <w:szCs w:val="14"/>
              </w:rPr>
            </w:pPr>
            <w:r w:rsidRPr="00B4246A">
              <w:rPr>
                <w:color w:val="000000"/>
                <w:sz w:val="14"/>
                <w:szCs w:val="14"/>
              </w:rPr>
              <w:t>SAH</w:t>
            </w:r>
          </w:p>
        </w:tc>
        <w:tc>
          <w:tcPr>
            <w:tcW w:w="1287" w:type="dxa"/>
            <w:tcBorders>
              <w:top w:val="nil"/>
              <w:left w:val="nil"/>
              <w:bottom w:val="single" w:sz="4" w:space="0" w:color="auto"/>
              <w:right w:val="single" w:sz="4" w:space="0" w:color="auto"/>
            </w:tcBorders>
            <w:shd w:val="clear" w:color="auto" w:fill="auto"/>
            <w:noWrap/>
            <w:vAlign w:val="bottom"/>
            <w:hideMark/>
          </w:tcPr>
          <w:p w14:paraId="56406691" w14:textId="77777777" w:rsidR="00B4246A" w:rsidRPr="00B4246A" w:rsidRDefault="00B4246A" w:rsidP="00B4246A">
            <w:pPr>
              <w:spacing w:after="0" w:line="240" w:lineRule="auto"/>
              <w:rPr>
                <w:color w:val="000000"/>
                <w:sz w:val="14"/>
                <w:szCs w:val="14"/>
              </w:rPr>
            </w:pPr>
            <w:r w:rsidRPr="00B4246A">
              <w:rPr>
                <w:color w:val="000000"/>
                <w:sz w:val="14"/>
                <w:szCs w:val="14"/>
              </w:rPr>
              <w:t>C14H20N6O5S</w:t>
            </w:r>
          </w:p>
        </w:tc>
        <w:tc>
          <w:tcPr>
            <w:tcW w:w="900" w:type="dxa"/>
            <w:tcBorders>
              <w:top w:val="nil"/>
              <w:left w:val="nil"/>
              <w:bottom w:val="single" w:sz="4" w:space="0" w:color="auto"/>
              <w:right w:val="single" w:sz="4" w:space="0" w:color="auto"/>
            </w:tcBorders>
            <w:shd w:val="clear" w:color="auto" w:fill="auto"/>
            <w:noWrap/>
            <w:vAlign w:val="bottom"/>
            <w:hideMark/>
          </w:tcPr>
          <w:p w14:paraId="7FABB40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927155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B6B64ED" w14:textId="77777777"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120BD7B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B5ED4C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36.08</w:t>
            </w:r>
          </w:p>
        </w:tc>
        <w:tc>
          <w:tcPr>
            <w:tcW w:w="720" w:type="dxa"/>
            <w:tcBorders>
              <w:top w:val="nil"/>
              <w:left w:val="nil"/>
              <w:bottom w:val="single" w:sz="4" w:space="0" w:color="auto"/>
              <w:right w:val="single" w:sz="4" w:space="0" w:color="auto"/>
            </w:tcBorders>
            <w:shd w:val="clear" w:color="auto" w:fill="auto"/>
            <w:noWrap/>
            <w:vAlign w:val="bottom"/>
            <w:hideMark/>
          </w:tcPr>
          <w:p w14:paraId="3014CB1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8BF8586"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41666194"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67D5430" w14:textId="77777777" w:rsidR="00B4246A" w:rsidRPr="00B4246A" w:rsidRDefault="00B4246A" w:rsidP="00B4246A">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411399D7" w14:textId="77777777" w:rsidR="00B4246A" w:rsidRPr="00B4246A" w:rsidRDefault="00B4246A" w:rsidP="00B4246A">
            <w:pPr>
              <w:spacing w:after="0" w:line="240" w:lineRule="auto"/>
              <w:rPr>
                <w:color w:val="000000"/>
                <w:sz w:val="14"/>
                <w:szCs w:val="14"/>
              </w:rPr>
            </w:pPr>
            <w:r w:rsidRPr="00B4246A">
              <w:rPr>
                <w:color w:val="000000"/>
                <w:sz w:val="14"/>
                <w:szCs w:val="14"/>
              </w:rPr>
              <w:t>Spermidine</w:t>
            </w:r>
          </w:p>
        </w:tc>
        <w:tc>
          <w:tcPr>
            <w:tcW w:w="1287" w:type="dxa"/>
            <w:tcBorders>
              <w:top w:val="nil"/>
              <w:left w:val="nil"/>
              <w:bottom w:val="single" w:sz="4" w:space="0" w:color="auto"/>
              <w:right w:val="single" w:sz="4" w:space="0" w:color="auto"/>
            </w:tcBorders>
            <w:shd w:val="clear" w:color="auto" w:fill="auto"/>
            <w:noWrap/>
            <w:vAlign w:val="bottom"/>
            <w:hideMark/>
          </w:tcPr>
          <w:p w14:paraId="2801B63B" w14:textId="77777777" w:rsidR="00B4246A" w:rsidRPr="00B4246A" w:rsidRDefault="00B4246A" w:rsidP="00B4246A">
            <w:pPr>
              <w:spacing w:after="0" w:line="240" w:lineRule="auto"/>
              <w:rPr>
                <w:color w:val="000000"/>
                <w:sz w:val="14"/>
                <w:szCs w:val="14"/>
              </w:rPr>
            </w:pPr>
            <w:r w:rsidRPr="00B4246A">
              <w:rPr>
                <w:color w:val="000000"/>
                <w:sz w:val="14"/>
                <w:szCs w:val="14"/>
              </w:rPr>
              <w:t>C7H19N3[M+H]</w:t>
            </w:r>
          </w:p>
        </w:tc>
        <w:tc>
          <w:tcPr>
            <w:tcW w:w="900" w:type="dxa"/>
            <w:tcBorders>
              <w:top w:val="nil"/>
              <w:left w:val="nil"/>
              <w:bottom w:val="single" w:sz="4" w:space="0" w:color="auto"/>
              <w:right w:val="single" w:sz="4" w:space="0" w:color="auto"/>
            </w:tcBorders>
            <w:shd w:val="clear" w:color="auto" w:fill="auto"/>
            <w:noWrap/>
            <w:vAlign w:val="bottom"/>
            <w:hideMark/>
          </w:tcPr>
          <w:p w14:paraId="64B8C934"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c>
          <w:tcPr>
            <w:tcW w:w="800" w:type="dxa"/>
            <w:tcBorders>
              <w:top w:val="nil"/>
              <w:left w:val="nil"/>
              <w:bottom w:val="single" w:sz="4" w:space="0" w:color="auto"/>
              <w:right w:val="single" w:sz="4" w:space="0" w:color="auto"/>
            </w:tcBorders>
            <w:shd w:val="clear" w:color="auto" w:fill="auto"/>
            <w:noWrap/>
            <w:vAlign w:val="bottom"/>
            <w:hideMark/>
          </w:tcPr>
          <w:p w14:paraId="200BAC9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AE877B0" w14:textId="77777777" w:rsidR="00B4246A" w:rsidRPr="00B4246A" w:rsidRDefault="00B4246A" w:rsidP="00B4246A">
            <w:pPr>
              <w:spacing w:after="0" w:line="240" w:lineRule="auto"/>
              <w:jc w:val="right"/>
              <w:rPr>
                <w:color w:val="000000"/>
                <w:sz w:val="14"/>
                <w:szCs w:val="14"/>
              </w:rPr>
            </w:pPr>
            <w:r w:rsidRPr="00B4246A">
              <w:rPr>
                <w:color w:val="000000"/>
                <w:sz w:val="14"/>
                <w:szCs w:val="14"/>
              </w:rPr>
              <w:t>3.3</w:t>
            </w:r>
          </w:p>
        </w:tc>
        <w:tc>
          <w:tcPr>
            <w:tcW w:w="810" w:type="dxa"/>
            <w:tcBorders>
              <w:top w:val="nil"/>
              <w:left w:val="nil"/>
              <w:bottom w:val="single" w:sz="4" w:space="0" w:color="auto"/>
              <w:right w:val="single" w:sz="4" w:space="0" w:color="auto"/>
            </w:tcBorders>
            <w:shd w:val="clear" w:color="auto" w:fill="auto"/>
            <w:noWrap/>
            <w:vAlign w:val="bottom"/>
            <w:hideMark/>
          </w:tcPr>
          <w:p w14:paraId="4344978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9768C09"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9.15</w:t>
            </w:r>
          </w:p>
        </w:tc>
        <w:tc>
          <w:tcPr>
            <w:tcW w:w="720" w:type="dxa"/>
            <w:tcBorders>
              <w:top w:val="nil"/>
              <w:left w:val="nil"/>
              <w:bottom w:val="single" w:sz="4" w:space="0" w:color="auto"/>
              <w:right w:val="single" w:sz="4" w:space="0" w:color="auto"/>
            </w:tcBorders>
            <w:shd w:val="clear" w:color="auto" w:fill="auto"/>
            <w:noWrap/>
            <w:vAlign w:val="bottom"/>
            <w:hideMark/>
          </w:tcPr>
          <w:p w14:paraId="13E6F54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E5BC377"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1B390F42"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FBA5132" w14:textId="77777777" w:rsidR="00B4246A" w:rsidRPr="00B4246A" w:rsidRDefault="00B4246A" w:rsidP="00B4246A">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79C9AA40" w14:textId="77777777" w:rsidR="00B4246A" w:rsidRPr="00B4246A" w:rsidRDefault="00B4246A" w:rsidP="00B4246A">
            <w:pPr>
              <w:spacing w:after="0" w:line="240" w:lineRule="auto"/>
              <w:rPr>
                <w:color w:val="000000"/>
                <w:sz w:val="14"/>
                <w:szCs w:val="14"/>
              </w:rPr>
            </w:pPr>
            <w:r w:rsidRPr="00B4246A">
              <w:rPr>
                <w:color w:val="000000"/>
                <w:sz w:val="14"/>
                <w:szCs w:val="14"/>
              </w:rPr>
              <w:t>Spermine</w:t>
            </w:r>
          </w:p>
        </w:tc>
        <w:tc>
          <w:tcPr>
            <w:tcW w:w="1287" w:type="dxa"/>
            <w:tcBorders>
              <w:top w:val="nil"/>
              <w:left w:val="nil"/>
              <w:bottom w:val="single" w:sz="4" w:space="0" w:color="auto"/>
              <w:right w:val="single" w:sz="4" w:space="0" w:color="auto"/>
            </w:tcBorders>
            <w:shd w:val="clear" w:color="auto" w:fill="auto"/>
            <w:noWrap/>
            <w:vAlign w:val="bottom"/>
            <w:hideMark/>
          </w:tcPr>
          <w:p w14:paraId="48955734" w14:textId="77777777" w:rsidR="00B4246A" w:rsidRPr="00B4246A" w:rsidRDefault="00B4246A" w:rsidP="00B4246A">
            <w:pPr>
              <w:spacing w:after="0" w:line="240" w:lineRule="auto"/>
              <w:rPr>
                <w:color w:val="000000"/>
                <w:sz w:val="14"/>
                <w:szCs w:val="14"/>
              </w:rPr>
            </w:pPr>
            <w:r w:rsidRPr="00B4246A">
              <w:rPr>
                <w:color w:val="000000"/>
                <w:sz w:val="14"/>
                <w:szCs w:val="14"/>
              </w:rPr>
              <w:t>C10H26N4</w:t>
            </w:r>
          </w:p>
        </w:tc>
        <w:tc>
          <w:tcPr>
            <w:tcW w:w="900" w:type="dxa"/>
            <w:tcBorders>
              <w:top w:val="nil"/>
              <w:left w:val="nil"/>
              <w:bottom w:val="single" w:sz="4" w:space="0" w:color="auto"/>
              <w:right w:val="single" w:sz="4" w:space="0" w:color="auto"/>
            </w:tcBorders>
            <w:shd w:val="clear" w:color="auto" w:fill="auto"/>
            <w:noWrap/>
            <w:vAlign w:val="bottom"/>
            <w:hideMark/>
          </w:tcPr>
          <w:p w14:paraId="243F4CC5"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B70E41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4EB9EAD" w14:textId="77777777" w:rsidR="00B4246A" w:rsidRPr="00B4246A" w:rsidRDefault="00B4246A" w:rsidP="00B4246A">
            <w:pPr>
              <w:spacing w:after="0" w:line="240" w:lineRule="auto"/>
              <w:jc w:val="right"/>
              <w:rPr>
                <w:color w:val="000000"/>
                <w:sz w:val="14"/>
                <w:szCs w:val="14"/>
              </w:rPr>
            </w:pPr>
            <w:r w:rsidRPr="00B4246A">
              <w:rPr>
                <w:color w:val="000000"/>
                <w:sz w:val="14"/>
                <w:szCs w:val="14"/>
              </w:rPr>
              <w:t>3.5</w:t>
            </w:r>
          </w:p>
        </w:tc>
        <w:tc>
          <w:tcPr>
            <w:tcW w:w="810" w:type="dxa"/>
            <w:tcBorders>
              <w:top w:val="nil"/>
              <w:left w:val="nil"/>
              <w:bottom w:val="single" w:sz="4" w:space="0" w:color="auto"/>
              <w:right w:val="single" w:sz="4" w:space="0" w:color="auto"/>
            </w:tcBorders>
            <w:shd w:val="clear" w:color="auto" w:fill="auto"/>
            <w:noWrap/>
            <w:vAlign w:val="bottom"/>
            <w:hideMark/>
          </w:tcPr>
          <w:p w14:paraId="7E33158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8CDF59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2.112</w:t>
            </w:r>
          </w:p>
        </w:tc>
        <w:tc>
          <w:tcPr>
            <w:tcW w:w="720" w:type="dxa"/>
            <w:tcBorders>
              <w:top w:val="nil"/>
              <w:left w:val="nil"/>
              <w:bottom w:val="single" w:sz="4" w:space="0" w:color="auto"/>
              <w:right w:val="single" w:sz="4" w:space="0" w:color="auto"/>
            </w:tcBorders>
            <w:shd w:val="clear" w:color="auto" w:fill="auto"/>
            <w:noWrap/>
            <w:vAlign w:val="bottom"/>
            <w:hideMark/>
          </w:tcPr>
          <w:p w14:paraId="6052C2E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20CAC40"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bl>
    <w:p w14:paraId="01264D14" w14:textId="77777777" w:rsidR="001742EE" w:rsidRDefault="001742EE" w:rsidP="001742EE">
      <w:pPr>
        <w:pStyle w:val="Heading3"/>
      </w:pPr>
      <w:r>
        <w:t>Further notes on ion formulas and adduct descriptions</w:t>
      </w:r>
    </w:p>
    <w:p w14:paraId="66149F9B" w14:textId="1D3B61A6" w:rsidR="00194CD5" w:rsidRPr="00640B5B" w:rsidRDefault="001742EE" w:rsidP="00640B5B">
      <w:pPr>
        <w:rPr>
          <w:color w:val="000000"/>
        </w:rPr>
      </w:pPr>
      <w:r>
        <w:t xml:space="preserve">In this example, there are some light-heavy isotope label pairs, e.g. Methionine and d3-Methionine. In the transition list they are described as </w:t>
      </w:r>
      <w:r w:rsidRPr="00E71C30">
        <w:rPr>
          <w:b/>
          <w:color w:val="000000"/>
        </w:rPr>
        <w:t>C5H11NO2S</w:t>
      </w:r>
      <w:r w:rsidR="005B0047">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8H'3NO2S</w:t>
      </w:r>
      <w:r w:rsidR="005B0047">
        <w:rPr>
          <w:b/>
          <w:color w:val="000000"/>
        </w:rPr>
        <w:t xml:space="preserve"> </w:t>
      </w:r>
      <w:r w:rsidRPr="00E71C30">
        <w:rPr>
          <w:b/>
          <w:color w:val="000000"/>
        </w:rPr>
        <w:t>[M+H]</w:t>
      </w:r>
      <w:r>
        <w:rPr>
          <w:color w:val="000000"/>
        </w:rPr>
        <w:t xml:space="preserve">, but using the language of adduct descriptions they could also have been described </w:t>
      </w:r>
      <w:r>
        <w:t xml:space="preserve">as </w:t>
      </w:r>
      <w:r w:rsidRPr="00E71C30">
        <w:rPr>
          <w:b/>
          <w:color w:val="000000"/>
        </w:rPr>
        <w:t>C5H11NO2S</w:t>
      </w:r>
      <w:r w:rsidR="005B0047">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w:t>
      </w:r>
      <w:r>
        <w:rPr>
          <w:b/>
          <w:color w:val="000000"/>
        </w:rPr>
        <w:t>11</w:t>
      </w:r>
      <w:r w:rsidRPr="00E71C30">
        <w:rPr>
          <w:b/>
          <w:color w:val="000000"/>
        </w:rPr>
        <w:t>NO2S</w:t>
      </w:r>
      <w:r w:rsidR="005B0047">
        <w:rPr>
          <w:b/>
          <w:color w:val="000000"/>
        </w:rPr>
        <w:t xml:space="preserve"> </w:t>
      </w:r>
      <w:r w:rsidRPr="00E71C30">
        <w:rPr>
          <w:b/>
          <w:color w:val="000000"/>
        </w:rPr>
        <w:t>[M</w:t>
      </w:r>
      <w:r>
        <w:rPr>
          <w:b/>
          <w:color w:val="000000"/>
        </w:rPr>
        <w:t>3H2</w:t>
      </w:r>
      <w:r w:rsidRPr="00E71C30">
        <w:rPr>
          <w:b/>
          <w:color w:val="000000"/>
        </w:rPr>
        <w:t>+H]</w:t>
      </w:r>
      <w:r>
        <w:rPr>
          <w:b/>
          <w:color w:val="000000"/>
        </w:rPr>
        <w:t xml:space="preserve">. </w:t>
      </w:r>
      <w:r>
        <w:rPr>
          <w:color w:val="000000"/>
        </w:rPr>
        <w:t>You can see an example of this in the</w:t>
      </w:r>
      <w:r w:rsidRPr="001742EE">
        <w:rPr>
          <w:color w:val="000000"/>
        </w:rPr>
        <w:t xml:space="preserve"> Phenylalanine</w:t>
      </w:r>
      <w:r>
        <w:rPr>
          <w:color w:val="000000"/>
        </w:rPr>
        <w:t xml:space="preserve"> </w:t>
      </w:r>
      <w:r w:rsidR="00AB0A78">
        <w:rPr>
          <w:color w:val="000000"/>
        </w:rPr>
        <w:t xml:space="preserve">heavy-light </w:t>
      </w:r>
      <w:r>
        <w:rPr>
          <w:color w:val="000000"/>
        </w:rPr>
        <w:t xml:space="preserve">pair: the </w:t>
      </w:r>
      <w:r w:rsidR="00AB0A78">
        <w:rPr>
          <w:color w:val="000000"/>
        </w:rPr>
        <w:t xml:space="preserve">formulas are the same but the heavy </w:t>
      </w:r>
      <w:r>
        <w:rPr>
          <w:color w:val="000000"/>
        </w:rPr>
        <w:t xml:space="preserve">adduct description specifies that 6 carbons are replaced with C13. </w:t>
      </w:r>
      <w:r w:rsidR="00194CD5">
        <w:rPr>
          <w:color w:val="000000"/>
        </w:rPr>
        <w:t xml:space="preserve">Note that the Adduct column is optional: as in the example of Spermidine, the adduct can be given as part of the ion formula. </w:t>
      </w:r>
      <w:r>
        <w:rPr>
          <w:color w:val="000000"/>
        </w:rPr>
        <w:t xml:space="preserve">Note also that the Precursor Charge </w:t>
      </w:r>
      <w:r w:rsidR="00640B5B">
        <w:rPr>
          <w:color w:val="000000"/>
        </w:rPr>
        <w:t xml:space="preserve">column is not actually needed: </w:t>
      </w:r>
      <w:r>
        <w:rPr>
          <w:color w:val="000000"/>
        </w:rPr>
        <w:t>the charge states can be inferred from the adduct descriptions.</w:t>
      </w:r>
      <w:r w:rsidR="00640B5B">
        <w:rPr>
          <w:color w:val="000000"/>
        </w:rPr>
        <w:t xml:space="preserve"> </w:t>
      </w:r>
      <w:r w:rsidR="00AB0A78">
        <w:rPr>
          <w:color w:val="000000"/>
        </w:rPr>
        <w:t xml:space="preserve">The label column is also not </w:t>
      </w:r>
      <w:r w:rsidR="005B0047">
        <w:rPr>
          <w:color w:val="000000"/>
        </w:rPr>
        <w:t>strictly</w:t>
      </w:r>
      <w:r w:rsidR="00AB0A78">
        <w:rPr>
          <w:color w:val="000000"/>
        </w:rPr>
        <w:t xml:space="preserve"> needed: the heavy label can be inferred from the precursor ion formula and/or adduct.</w:t>
      </w:r>
    </w:p>
    <w:p w14:paraId="403BF9FD" w14:textId="5843C84F" w:rsidR="00D50CB3" w:rsidRDefault="003A02DF" w:rsidP="00672317">
      <w:r>
        <w:t xml:space="preserve">You can </w:t>
      </w:r>
      <w:r w:rsidR="00DE5BBD">
        <w:t xml:space="preserve">see that there are some extra column headers in the </w:t>
      </w:r>
      <w:r w:rsidR="00DE5BBD" w:rsidRPr="000E4159">
        <w:rPr>
          <w:b/>
          <w:bCs/>
        </w:rPr>
        <w:t>Insert</w:t>
      </w:r>
      <w:r w:rsidR="00DE5BBD">
        <w:t xml:space="preserve"> </w:t>
      </w:r>
      <w:r>
        <w:t>form</w:t>
      </w:r>
      <w:r w:rsidR="00DE5BBD">
        <w:t xml:space="preserve">, and </w:t>
      </w:r>
      <w:r w:rsidR="00D50CB3">
        <w:t>the column order is not the same in the form as in the spreadsheet</w:t>
      </w:r>
      <w:r w:rsidR="00DE5BBD">
        <w:t xml:space="preserve">. </w:t>
      </w:r>
      <w:r w:rsidR="00D50CB3">
        <w:t>Both issues are</w:t>
      </w:r>
      <w:r w:rsidR="00DE5BBD">
        <w:t xml:space="preserve"> easy to </w:t>
      </w:r>
      <w:r w:rsidR="00D50CB3">
        <w:t>correct</w:t>
      </w:r>
      <w:r w:rsidR="00640B5B">
        <w:t xml:space="preserve"> by following these</w:t>
      </w:r>
      <w:r w:rsidR="004312A7">
        <w:t xml:space="preserve"> steps</w:t>
      </w:r>
      <w:r w:rsidR="00DE5BBD">
        <w:t>:</w:t>
      </w:r>
    </w:p>
    <w:p w14:paraId="57F24257" w14:textId="05ED20C5" w:rsidR="00DE5BBD" w:rsidRDefault="00D50CB3" w:rsidP="000E4159">
      <w:pPr>
        <w:pStyle w:val="ListParagraph"/>
        <w:numPr>
          <w:ilvl w:val="0"/>
          <w:numId w:val="38"/>
        </w:numPr>
      </w:pPr>
      <w:r>
        <w:t xml:space="preserve">Click </w:t>
      </w:r>
      <w:r w:rsidR="00DE5BBD">
        <w:t xml:space="preserve">the </w:t>
      </w:r>
      <w:r w:rsidR="00DE5BBD" w:rsidRPr="000E4159">
        <w:rPr>
          <w:b/>
          <w:bCs/>
        </w:rPr>
        <w:t>Columns</w:t>
      </w:r>
      <w:r w:rsidR="002426CE">
        <w:rPr>
          <w:b/>
          <w:bCs/>
        </w:rPr>
        <w:t xml:space="preserve"> </w:t>
      </w:r>
      <w:r w:rsidR="002426CE" w:rsidRPr="002426CE">
        <w:t>button</w:t>
      </w:r>
      <w:r w:rsidR="00DE5BBD">
        <w:t>.</w:t>
      </w:r>
    </w:p>
    <w:p w14:paraId="03E7DEDF" w14:textId="308BF01A" w:rsidR="00D50CB3" w:rsidRDefault="00D50CB3" w:rsidP="00640D93">
      <w:pPr>
        <w:keepNext/>
      </w:pPr>
      <w:r>
        <w:lastRenderedPageBreak/>
        <w:t xml:space="preserve">This should </w:t>
      </w:r>
      <w:r w:rsidR="00640B5B">
        <w:t>present</w:t>
      </w:r>
      <w:r>
        <w:t xml:space="preserve"> a column picking menu like the one shown below:</w:t>
      </w:r>
    </w:p>
    <w:p w14:paraId="715DCDA0" w14:textId="70EFFE5B" w:rsidR="00DE5BBD" w:rsidRDefault="00E9752B" w:rsidP="00672317">
      <w:r>
        <w:rPr>
          <w:noProof/>
        </w:rPr>
        <w:drawing>
          <wp:inline distT="0" distB="0" distL="0" distR="0" wp14:anchorId="5FADF87F" wp14:editId="3C1AF32E">
            <wp:extent cx="2286000" cy="66751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86000" cy="6675120"/>
                    </a:xfrm>
                    <a:prstGeom prst="rect">
                      <a:avLst/>
                    </a:prstGeom>
                    <a:noFill/>
                    <a:ln>
                      <a:noFill/>
                    </a:ln>
                  </pic:spPr>
                </pic:pic>
              </a:graphicData>
            </a:graphic>
          </wp:inline>
        </w:drawing>
      </w:r>
    </w:p>
    <w:p w14:paraId="2FE8F2C8" w14:textId="08690862" w:rsidR="00385633" w:rsidRDefault="00385633" w:rsidP="00640D93">
      <w:pPr>
        <w:pStyle w:val="ListParagraph"/>
        <w:numPr>
          <w:ilvl w:val="0"/>
          <w:numId w:val="38"/>
        </w:numPr>
      </w:pPr>
      <w:r>
        <w:t>Uncheck the columns that do not appear in the spreadsheet.</w:t>
      </w:r>
    </w:p>
    <w:p w14:paraId="16B6A6C5" w14:textId="77777777" w:rsidR="00D50CB3" w:rsidRDefault="00D50CB3" w:rsidP="000E4159">
      <w:r>
        <w:t xml:space="preserve">Next do the following to reorder the columns in the </w:t>
      </w:r>
      <w:r>
        <w:rPr>
          <w:b/>
          <w:bCs/>
        </w:rPr>
        <w:t xml:space="preserve">Insert </w:t>
      </w:r>
      <w:r>
        <w:t>form:</w:t>
      </w:r>
    </w:p>
    <w:p w14:paraId="0CA6265B" w14:textId="0386EFAA" w:rsidR="002426CE" w:rsidRDefault="00D50CB3" w:rsidP="00640D93">
      <w:pPr>
        <w:pStyle w:val="ListParagraph"/>
        <w:numPr>
          <w:ilvl w:val="0"/>
          <w:numId w:val="38"/>
        </w:numPr>
      </w:pPr>
      <w:r>
        <w:t xml:space="preserve">Click and drag each column header you want to move to the </w:t>
      </w:r>
      <w:r w:rsidR="00353C8E">
        <w:t>order matching the spreadsheet.</w:t>
      </w:r>
    </w:p>
    <w:p w14:paraId="78288B4F" w14:textId="4CB7A0B8" w:rsidR="00DE5BBD" w:rsidRDefault="00BA07D3" w:rsidP="002426CE">
      <w:pPr>
        <w:keepNext/>
      </w:pPr>
      <w:r>
        <w:lastRenderedPageBreak/>
        <w:t>Once you have selected and arranged your columns, t</w:t>
      </w:r>
      <w:r w:rsidR="00353C8E">
        <w:t xml:space="preserve">he </w:t>
      </w:r>
      <w:r w:rsidR="002426CE" w:rsidRPr="002426CE">
        <w:rPr>
          <w:b/>
          <w:bCs/>
        </w:rPr>
        <w:t>Insert</w:t>
      </w:r>
      <w:r w:rsidR="00353C8E">
        <w:t xml:space="preserve"> form should </w:t>
      </w:r>
      <w:r w:rsidR="002426CE">
        <w:t>look</w:t>
      </w:r>
      <w:r w:rsidR="00353C8E">
        <w:t xml:space="preserve"> </w:t>
      </w:r>
      <w:r w:rsidR="002426CE">
        <w:t>like this</w:t>
      </w:r>
      <w:r w:rsidR="00BA46EB">
        <w:t>:</w:t>
      </w:r>
    </w:p>
    <w:p w14:paraId="46755B4C" w14:textId="2353631E" w:rsidR="00BA46EB" w:rsidRDefault="00A31A38" w:rsidP="00672317">
      <w:r>
        <w:rPr>
          <w:noProof/>
        </w:rPr>
        <w:drawing>
          <wp:inline distT="0" distB="0" distL="0" distR="0" wp14:anchorId="510E2866" wp14:editId="055EC648">
            <wp:extent cx="5943600" cy="20840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084070"/>
                    </a:xfrm>
                    <a:prstGeom prst="rect">
                      <a:avLst/>
                    </a:prstGeom>
                  </pic:spPr>
                </pic:pic>
              </a:graphicData>
            </a:graphic>
          </wp:inline>
        </w:drawing>
      </w:r>
    </w:p>
    <w:p w14:paraId="1F3C475B" w14:textId="77777777" w:rsidR="00353C8E" w:rsidRDefault="00353C8E" w:rsidP="00672317">
      <w:r>
        <w:t>To add the transitions specified in the spreadsheet, do the following:</w:t>
      </w:r>
    </w:p>
    <w:p w14:paraId="668A323E" w14:textId="77777777" w:rsidR="00353C8E" w:rsidRDefault="00353C8E" w:rsidP="000E4159">
      <w:pPr>
        <w:pStyle w:val="ListParagraph"/>
        <w:numPr>
          <w:ilvl w:val="0"/>
          <w:numId w:val="38"/>
        </w:numPr>
      </w:pPr>
      <w:r>
        <w:t>Select the contents of the spreadsheet</w:t>
      </w:r>
      <w:r w:rsidR="000858AD">
        <w:t>, excluding the first row containing the headers</w:t>
      </w:r>
      <w:r>
        <w:t>.</w:t>
      </w:r>
    </w:p>
    <w:p w14:paraId="5EB6599A" w14:textId="6A7677CF" w:rsidR="00353C8E" w:rsidRDefault="00353C8E" w:rsidP="000E4159">
      <w:pPr>
        <w:pStyle w:val="ListParagraph"/>
        <w:numPr>
          <w:ilvl w:val="0"/>
          <w:numId w:val="38"/>
        </w:numPr>
      </w:pPr>
      <w:r>
        <w:t xml:space="preserve">Click the </w:t>
      </w:r>
      <w:r>
        <w:rPr>
          <w:b/>
          <w:bCs/>
        </w:rPr>
        <w:t>Copy</w:t>
      </w:r>
      <w:r>
        <w:t xml:space="preserve"> button on the toolbar</w:t>
      </w:r>
      <w:r w:rsidR="00640B5B">
        <w:t xml:space="preserve"> (or press Ctrl-C on your keyboard)</w:t>
      </w:r>
      <w:r>
        <w:t>.</w:t>
      </w:r>
    </w:p>
    <w:p w14:paraId="14984410" w14:textId="77777777" w:rsidR="00353C8E" w:rsidRDefault="00353C8E" w:rsidP="000E4159">
      <w:pPr>
        <w:pStyle w:val="ListParagraph"/>
        <w:numPr>
          <w:ilvl w:val="0"/>
          <w:numId w:val="38"/>
        </w:numPr>
      </w:pPr>
      <w:r>
        <w:t>Switch back to Skyline.</w:t>
      </w:r>
    </w:p>
    <w:p w14:paraId="3077C87E" w14:textId="0FDE21E3" w:rsidR="00353C8E" w:rsidRDefault="0070091E" w:rsidP="000E4159">
      <w:pPr>
        <w:pStyle w:val="ListParagraph"/>
        <w:numPr>
          <w:ilvl w:val="0"/>
          <w:numId w:val="38"/>
        </w:numPr>
      </w:pPr>
      <w:r>
        <w:t>With the first cell in the form highlighted blue, p</w:t>
      </w:r>
      <w:r w:rsidR="000858AD">
        <w:t xml:space="preserve">ress Ctrl-V on your keyboard to </w:t>
      </w:r>
      <w:r>
        <w:t>paste</w:t>
      </w:r>
      <w:r w:rsidR="000858AD">
        <w:t>.</w:t>
      </w:r>
    </w:p>
    <w:p w14:paraId="368B3AB7" w14:textId="5F7E43E5" w:rsidR="00640D93" w:rsidRDefault="000858AD" w:rsidP="00672317">
      <w:pPr>
        <w:pStyle w:val="ListParagraph"/>
        <w:numPr>
          <w:ilvl w:val="0"/>
          <w:numId w:val="38"/>
        </w:numPr>
      </w:pPr>
      <w:r>
        <w:t xml:space="preserve">Click the </w:t>
      </w:r>
      <w:r>
        <w:rPr>
          <w:b/>
          <w:bCs/>
        </w:rPr>
        <w:t>Check for Errors</w:t>
      </w:r>
      <w:r>
        <w:t xml:space="preserve"> button.</w:t>
      </w:r>
    </w:p>
    <w:tbl>
      <w:tblPr>
        <w:tblStyle w:val="TableGrid"/>
        <w:tblW w:w="0" w:type="auto"/>
        <w:tblLook w:val="04A0" w:firstRow="1" w:lastRow="0" w:firstColumn="1" w:lastColumn="0" w:noHBand="0" w:noVBand="1"/>
      </w:tblPr>
      <w:tblGrid>
        <w:gridCol w:w="9576"/>
      </w:tblGrid>
      <w:tr w:rsidR="00640D93" w14:paraId="0264672C" w14:textId="77777777" w:rsidTr="00640D93">
        <w:tc>
          <w:tcPr>
            <w:tcW w:w="9576" w:type="dxa"/>
          </w:tcPr>
          <w:p w14:paraId="5397D21C" w14:textId="66884FAF" w:rsidR="00640D93" w:rsidRDefault="00640D93" w:rsidP="00640B5B">
            <w:pPr>
              <w:spacing w:after="0"/>
            </w:pPr>
            <w:r>
              <w:t>Note: If you accidentally copied the header row or got the column order wrong, then you will see an error at this point.</w:t>
            </w:r>
          </w:p>
        </w:tc>
      </w:tr>
    </w:tbl>
    <w:p w14:paraId="610FE4F9" w14:textId="17DDD0A1" w:rsidR="00BA46EB" w:rsidRDefault="00640D93" w:rsidP="00640B5B">
      <w:pPr>
        <w:keepNext/>
        <w:spacing w:before="240"/>
      </w:pPr>
      <w:r>
        <w:t>T</w:t>
      </w:r>
      <w:r w:rsidR="00840C80">
        <w:t xml:space="preserve">he </w:t>
      </w:r>
      <w:r w:rsidR="00840C80">
        <w:rPr>
          <w:b/>
          <w:bCs/>
        </w:rPr>
        <w:t>Insert</w:t>
      </w:r>
      <w:r w:rsidR="00840C80">
        <w:t xml:space="preserve"> form should look like this:</w:t>
      </w:r>
    </w:p>
    <w:p w14:paraId="39D00125" w14:textId="360B44F9" w:rsidR="00BA46EB" w:rsidRDefault="00A31A38" w:rsidP="00672317">
      <w:r>
        <w:rPr>
          <w:noProof/>
        </w:rPr>
        <w:drawing>
          <wp:inline distT="0" distB="0" distL="0" distR="0" wp14:anchorId="6961D54D" wp14:editId="7DC66A76">
            <wp:extent cx="5943600" cy="311531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115310"/>
                    </a:xfrm>
                    <a:prstGeom prst="rect">
                      <a:avLst/>
                    </a:prstGeom>
                  </pic:spPr>
                </pic:pic>
              </a:graphicData>
            </a:graphic>
          </wp:inline>
        </w:drawing>
      </w:r>
    </w:p>
    <w:p w14:paraId="7BC8B65D" w14:textId="77777777" w:rsidR="00840C80" w:rsidRDefault="00840C80" w:rsidP="000E4159">
      <w:pPr>
        <w:pStyle w:val="ListParagraph"/>
        <w:numPr>
          <w:ilvl w:val="0"/>
          <w:numId w:val="39"/>
        </w:numPr>
      </w:pPr>
      <w:r>
        <w:lastRenderedPageBreak/>
        <w:t xml:space="preserve">Click the </w:t>
      </w:r>
      <w:r>
        <w:rPr>
          <w:b/>
          <w:bCs/>
        </w:rPr>
        <w:t>Insert</w:t>
      </w:r>
      <w:r>
        <w:t xml:space="preserve"> button.</w:t>
      </w:r>
    </w:p>
    <w:p w14:paraId="462D9E1A" w14:textId="77777777" w:rsidR="00CB3BF7" w:rsidRDefault="00840C80" w:rsidP="002426CE">
      <w:pPr>
        <w:keepNext/>
        <w:rPr>
          <w:noProof/>
        </w:rPr>
      </w:pPr>
      <w:r>
        <w:t>Your Skyline window should now look like</w:t>
      </w:r>
      <w:r w:rsidR="009641B2">
        <w:t xml:space="preserve"> this</w:t>
      </w:r>
      <w:r>
        <w:t>:</w:t>
      </w:r>
      <w:r w:rsidR="00E11854" w:rsidRPr="00E11854">
        <w:rPr>
          <w:noProof/>
        </w:rPr>
        <w:t xml:space="preserve"> </w:t>
      </w:r>
    </w:p>
    <w:p w14:paraId="0DD656A4" w14:textId="41551AD5" w:rsidR="00E71C30" w:rsidRDefault="00A31A38" w:rsidP="0070414C">
      <w:r>
        <w:rPr>
          <w:noProof/>
        </w:rPr>
        <w:drawing>
          <wp:inline distT="0" distB="0" distL="0" distR="0" wp14:anchorId="78F3242F" wp14:editId="69863BB1">
            <wp:extent cx="5943600" cy="40779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077970"/>
                    </a:xfrm>
                    <a:prstGeom prst="rect">
                      <a:avLst/>
                    </a:prstGeom>
                  </pic:spPr>
                </pic:pic>
              </a:graphicData>
            </a:graphic>
          </wp:inline>
        </w:drawing>
      </w:r>
    </w:p>
    <w:p w14:paraId="72C689B2" w14:textId="7B02E751" w:rsidR="00A375C7" w:rsidRDefault="00A375C7" w:rsidP="00640B5B">
      <w:pPr>
        <w:spacing w:before="240" w:line="257" w:lineRule="auto"/>
      </w:pPr>
      <w:r>
        <w:t xml:space="preserve">At this point, either a native instrument method, precursor isolation list (for PRM) or transition list (for </w:t>
      </w:r>
      <w:r w:rsidR="000E4159">
        <w:t>SRM</w:t>
      </w:r>
      <w:r w:rsidR="00883418">
        <w:t xml:space="preserve">) can be exported. </w:t>
      </w:r>
      <w:r>
        <w:t>For more details on how to perform this step, please see</w:t>
      </w:r>
      <w:r w:rsidR="00D96402">
        <w:t xml:space="preserve"> the</w:t>
      </w:r>
      <w:hyperlink r:id="rId18" w:history="1">
        <w:r w:rsidR="000E4159" w:rsidRPr="000E4159">
          <w:rPr>
            <w:rStyle w:val="Hyperlink"/>
          </w:rPr>
          <w:t xml:space="preserve"> Targeted Method Editi</w:t>
        </w:r>
        <w:r w:rsidR="00883418">
          <w:rPr>
            <w:rStyle w:val="Hyperlink"/>
          </w:rPr>
          <w:t>n</w:t>
        </w:r>
        <w:r w:rsidR="000E4159" w:rsidRPr="000E4159">
          <w:rPr>
            <w:rStyle w:val="Hyperlink"/>
          </w:rPr>
          <w:t>g</w:t>
        </w:r>
      </w:hyperlink>
      <w:r w:rsidR="000E4159">
        <w:t xml:space="preserve">, </w:t>
      </w:r>
      <w:hyperlink r:id="rId19" w:history="1">
        <w:r w:rsidR="000E4159" w:rsidRPr="000E4159">
          <w:rPr>
            <w:rStyle w:val="Hyperlink"/>
          </w:rPr>
          <w:t>Existing and Quantitative Experiments</w:t>
        </w:r>
      </w:hyperlink>
      <w:r w:rsidR="000E4159">
        <w:t xml:space="preserve"> or</w:t>
      </w:r>
      <w:r w:rsidR="00883418">
        <w:t xml:space="preserve"> </w:t>
      </w:r>
      <w:hyperlink r:id="rId20" w:history="1">
        <w:r w:rsidR="00883418" w:rsidRPr="00883418">
          <w:rPr>
            <w:rStyle w:val="Hyperlink"/>
          </w:rPr>
          <w:t>Targeted MS/MS (PRM)</w:t>
        </w:r>
      </w:hyperlink>
      <w:r w:rsidR="00883418">
        <w:t xml:space="preserve"> tutorial</w:t>
      </w:r>
      <w:r>
        <w:t>.</w:t>
      </w:r>
    </w:p>
    <w:p w14:paraId="459D73BD" w14:textId="39C44C3B" w:rsidR="00AE67A0" w:rsidRDefault="003E379F" w:rsidP="00373726">
      <w:pPr>
        <w:pStyle w:val="Heading1"/>
      </w:pPr>
      <w:r>
        <w:t>Importing M</w:t>
      </w:r>
      <w:r w:rsidR="00AE67A0">
        <w:t xml:space="preserve">ass </w:t>
      </w:r>
      <w:r>
        <w:t>S</w:t>
      </w:r>
      <w:r w:rsidR="00AE67A0">
        <w:t xml:space="preserve">pectrometer </w:t>
      </w:r>
      <w:r>
        <w:t>R</w:t>
      </w:r>
      <w:bookmarkStart w:id="0" w:name="_GoBack"/>
      <w:bookmarkEnd w:id="0"/>
      <w:r w:rsidR="00AE67A0">
        <w:t>uns</w:t>
      </w:r>
    </w:p>
    <w:p w14:paraId="446E0016" w14:textId="77777777" w:rsidR="003C3F78" w:rsidRDefault="000E4159" w:rsidP="00CB3BF7">
      <w:pPr>
        <w:spacing w:line="257" w:lineRule="auto"/>
      </w:pPr>
      <w:r>
        <w:t>In this tutorial, you will simply import raw data from a Waters Xevo</w:t>
      </w:r>
      <w:r w:rsidR="007B5215">
        <w:t xml:space="preserve"> TQS</w:t>
      </w:r>
      <w:r>
        <w:t xml:space="preserve"> instrument acquired using a MassLynx instrument method exported by Skyline</w:t>
      </w:r>
      <w:r w:rsidR="00A375C7">
        <w:t>.</w:t>
      </w:r>
      <w:r w:rsidR="003C3F78">
        <w:t xml:space="preserve"> To do this now, perform the following steps.</w:t>
      </w:r>
    </w:p>
    <w:p w14:paraId="4B063172" w14:textId="77777777" w:rsidR="003C3F78" w:rsidRDefault="003C3F78" w:rsidP="00CB3BF7">
      <w:pPr>
        <w:pStyle w:val="ListParagraph"/>
        <w:numPr>
          <w:ilvl w:val="0"/>
          <w:numId w:val="39"/>
        </w:numPr>
        <w:spacing w:line="257" w:lineRule="auto"/>
      </w:pPr>
      <w:r>
        <w:t xml:space="preserve">On the </w:t>
      </w:r>
      <w:r>
        <w:rPr>
          <w:b/>
          <w:bCs/>
        </w:rPr>
        <w:t>File</w:t>
      </w:r>
      <w:r>
        <w:t xml:space="preserve"> menu, click </w:t>
      </w:r>
      <w:r>
        <w:rPr>
          <w:b/>
          <w:bCs/>
        </w:rPr>
        <w:t>Save</w:t>
      </w:r>
      <w:r>
        <w:t>. (Ctrl-S)</w:t>
      </w:r>
    </w:p>
    <w:p w14:paraId="47A3BA01" w14:textId="77777777" w:rsidR="003C3F78" w:rsidRDefault="003C3F78" w:rsidP="00CB3BF7">
      <w:pPr>
        <w:pStyle w:val="ListParagraph"/>
        <w:numPr>
          <w:ilvl w:val="0"/>
          <w:numId w:val="39"/>
        </w:numPr>
        <w:spacing w:after="160" w:line="257" w:lineRule="auto"/>
      </w:pPr>
      <w:bookmarkStart w:id="1" w:name="_Hlk37853282"/>
      <w:r>
        <w:t>Save this document as “Amino Acid Metabolism.sky” in the tutorial folder you created.</w:t>
      </w:r>
    </w:p>
    <w:bookmarkEnd w:id="1"/>
    <w:p w14:paraId="6F239F2A" w14:textId="36810ACF" w:rsidR="003C3F78" w:rsidRPr="003C3F78" w:rsidRDefault="003C3F78" w:rsidP="00CB3BF7">
      <w:pPr>
        <w:pStyle w:val="ListParagraph"/>
        <w:numPr>
          <w:ilvl w:val="0"/>
          <w:numId w:val="39"/>
        </w:numPr>
        <w:spacing w:line="257" w:lineRule="auto"/>
      </w:pPr>
      <w:r>
        <w:t xml:space="preserve">On the </w:t>
      </w:r>
      <w:r w:rsidRPr="00A375C7">
        <w:rPr>
          <w:b/>
        </w:rPr>
        <w:t>File</w:t>
      </w:r>
      <w:r>
        <w:t xml:space="preserve"> menu, </w:t>
      </w:r>
      <w:r w:rsidR="00883418">
        <w:t>choose</w:t>
      </w:r>
      <w:r>
        <w:t xml:space="preserve"> </w:t>
      </w:r>
      <w:r w:rsidRPr="00A375C7">
        <w:rPr>
          <w:b/>
        </w:rPr>
        <w:t>Import</w:t>
      </w:r>
      <w:r>
        <w:t xml:space="preserve"> and click </w:t>
      </w:r>
      <w:r w:rsidRPr="00A375C7">
        <w:rPr>
          <w:b/>
        </w:rPr>
        <w:t>Results</w:t>
      </w:r>
      <w:r>
        <w:rPr>
          <w:bCs/>
        </w:rPr>
        <w:t>.</w:t>
      </w:r>
    </w:p>
    <w:p w14:paraId="27B5C7CF" w14:textId="77777777" w:rsidR="00883418" w:rsidRPr="00865381" w:rsidRDefault="00883418" w:rsidP="00883418">
      <w:pPr>
        <w:pStyle w:val="ListParagraph"/>
        <w:numPr>
          <w:ilvl w:val="0"/>
          <w:numId w:val="39"/>
        </w:numPr>
        <w:spacing w:after="160" w:line="256" w:lineRule="auto"/>
      </w:pPr>
      <w:r>
        <w:rPr>
          <w:bCs/>
        </w:rPr>
        <w:t xml:space="preserve">In the </w:t>
      </w:r>
      <w:r>
        <w:rPr>
          <w:b/>
        </w:rPr>
        <w:t>Import Results</w:t>
      </w:r>
      <w:r>
        <w:rPr>
          <w:bCs/>
        </w:rPr>
        <w:t xml:space="preserve"> form, choose </w:t>
      </w:r>
      <w:r w:rsidRPr="00865381">
        <w:rPr>
          <w:b/>
        </w:rPr>
        <w:t>Import single-injection replicates in files</w:t>
      </w:r>
      <w:r>
        <w:rPr>
          <w:bCs/>
        </w:rPr>
        <w:t>.</w:t>
      </w:r>
    </w:p>
    <w:p w14:paraId="03BF264C" w14:textId="77777777" w:rsidR="00883418" w:rsidRPr="00013648" w:rsidRDefault="00883418" w:rsidP="00883418">
      <w:pPr>
        <w:pStyle w:val="ListParagraph"/>
        <w:numPr>
          <w:ilvl w:val="0"/>
          <w:numId w:val="39"/>
        </w:numPr>
        <w:spacing w:after="160" w:line="256" w:lineRule="auto"/>
      </w:pPr>
      <w:r w:rsidRPr="00865381">
        <w:rPr>
          <w:bCs/>
        </w:rPr>
        <w:t>In the</w:t>
      </w:r>
      <w:r>
        <w:rPr>
          <w:b/>
        </w:rPr>
        <w:t xml:space="preserve"> </w:t>
      </w:r>
      <w:r w:rsidRPr="00865381">
        <w:rPr>
          <w:b/>
        </w:rPr>
        <w:t>Files to import simultaneously</w:t>
      </w:r>
      <w:r>
        <w:rPr>
          <w:bCs/>
        </w:rPr>
        <w:t xml:space="preserve"> dropdown list at the bottom of the form, click </w:t>
      </w:r>
      <w:r>
        <w:rPr>
          <w:b/>
        </w:rPr>
        <w:t>Many</w:t>
      </w:r>
      <w:r>
        <w:rPr>
          <w:bCs/>
        </w:rPr>
        <w:t xml:space="preserve"> which will provide the best import performance.</w:t>
      </w:r>
    </w:p>
    <w:p w14:paraId="449DF030" w14:textId="756B899C" w:rsidR="003C3F78" w:rsidRPr="003C3F78" w:rsidRDefault="00D105A1" w:rsidP="00CB3BF7">
      <w:pPr>
        <w:pStyle w:val="ListParagraph"/>
        <w:numPr>
          <w:ilvl w:val="0"/>
          <w:numId w:val="39"/>
        </w:numPr>
        <w:spacing w:line="257" w:lineRule="auto"/>
      </w:pPr>
      <w:r>
        <w:rPr>
          <w:bCs/>
        </w:rPr>
        <w:t>Click</w:t>
      </w:r>
      <w:r w:rsidR="009B251B">
        <w:rPr>
          <w:bCs/>
        </w:rPr>
        <w:t xml:space="preserve"> the </w:t>
      </w:r>
      <w:r w:rsidR="009B251B">
        <w:rPr>
          <w:b/>
        </w:rPr>
        <w:t>OK</w:t>
      </w:r>
      <w:r w:rsidR="009B251B">
        <w:rPr>
          <w:bCs/>
        </w:rPr>
        <w:t xml:space="preserve"> button.</w:t>
      </w:r>
    </w:p>
    <w:p w14:paraId="7A144ADC" w14:textId="77777777" w:rsidR="003C3F78" w:rsidRPr="003C3F78" w:rsidRDefault="003C3F78" w:rsidP="00CB3BF7">
      <w:pPr>
        <w:pStyle w:val="ListParagraph"/>
        <w:numPr>
          <w:ilvl w:val="0"/>
          <w:numId w:val="39"/>
        </w:numPr>
        <w:spacing w:line="257" w:lineRule="auto"/>
      </w:pPr>
      <w:r>
        <w:rPr>
          <w:bCs/>
        </w:rPr>
        <w:t>Select all 18 raw data folders in the tutorial folder by clicking the first listed and then holding down the Shift key and clicking the last.</w:t>
      </w:r>
    </w:p>
    <w:p w14:paraId="7788C990" w14:textId="572CD9C5" w:rsidR="003C3F78" w:rsidRPr="003C3F78" w:rsidRDefault="003C3F78" w:rsidP="00CB3BF7">
      <w:pPr>
        <w:keepNext/>
        <w:spacing w:line="257" w:lineRule="auto"/>
      </w:pPr>
      <w:r>
        <w:lastRenderedPageBreak/>
        <w:t xml:space="preserve">The </w:t>
      </w:r>
      <w:r>
        <w:rPr>
          <w:b/>
          <w:bCs/>
        </w:rPr>
        <w:t>Import Results Files</w:t>
      </w:r>
      <w:r>
        <w:t xml:space="preserve"> form should look like</w:t>
      </w:r>
      <w:r w:rsidR="00883418">
        <w:t xml:space="preserve"> this</w:t>
      </w:r>
      <w:r>
        <w:t>:</w:t>
      </w:r>
    </w:p>
    <w:p w14:paraId="55A98C07" w14:textId="635AE206" w:rsidR="00BA46EB" w:rsidRDefault="00E11854" w:rsidP="00672317">
      <w:r w:rsidRPr="00E11854">
        <w:rPr>
          <w:noProof/>
        </w:rPr>
        <w:t xml:space="preserve"> </w:t>
      </w:r>
      <w:r w:rsidR="00A31A38">
        <w:rPr>
          <w:noProof/>
        </w:rPr>
        <w:drawing>
          <wp:inline distT="0" distB="0" distL="0" distR="0" wp14:anchorId="309DE0C3" wp14:editId="33C477DA">
            <wp:extent cx="5562600" cy="4019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62600" cy="4019550"/>
                    </a:xfrm>
                    <a:prstGeom prst="rect">
                      <a:avLst/>
                    </a:prstGeom>
                  </pic:spPr>
                </pic:pic>
              </a:graphicData>
            </a:graphic>
          </wp:inline>
        </w:drawing>
      </w:r>
    </w:p>
    <w:p w14:paraId="646DC5FA" w14:textId="15FC263B" w:rsidR="003C3F78" w:rsidRDefault="003C3F78" w:rsidP="003C3F78">
      <w:pPr>
        <w:pStyle w:val="ListParagraph"/>
        <w:numPr>
          <w:ilvl w:val="0"/>
          <w:numId w:val="40"/>
        </w:numPr>
      </w:pPr>
      <w:r>
        <w:t xml:space="preserve">Click the </w:t>
      </w:r>
      <w:r>
        <w:rPr>
          <w:b/>
          <w:bCs/>
        </w:rPr>
        <w:t>Open</w:t>
      </w:r>
      <w:r>
        <w:t xml:space="preserve"> button.</w:t>
      </w:r>
    </w:p>
    <w:p w14:paraId="6250F510" w14:textId="2B56FC74" w:rsidR="003C3F78" w:rsidRDefault="0086445F" w:rsidP="003C3F78">
      <w:pPr>
        <w:pStyle w:val="ListParagraph"/>
        <w:numPr>
          <w:ilvl w:val="0"/>
          <w:numId w:val="40"/>
        </w:numPr>
      </w:pPr>
      <w:r>
        <w:t xml:space="preserve">In the </w:t>
      </w:r>
      <w:r w:rsidRPr="0086445F">
        <w:rPr>
          <w:b/>
          <w:bCs/>
        </w:rPr>
        <w:t>Import Results</w:t>
      </w:r>
      <w:r>
        <w:t xml:space="preserve"> form, </w:t>
      </w:r>
      <w:r w:rsidR="007E58EA">
        <w:t>choose</w:t>
      </w:r>
      <w:r w:rsidR="003C3F78">
        <w:t xml:space="preserve"> the </w:t>
      </w:r>
      <w:r w:rsidR="003C3F78">
        <w:rPr>
          <w:b/>
          <w:bCs/>
        </w:rPr>
        <w:t>Do not remove</w:t>
      </w:r>
      <w:r w:rsidR="003C3F78">
        <w:t xml:space="preserve"> </w:t>
      </w:r>
      <w:r w:rsidR="007E58EA">
        <w:t>option</w:t>
      </w:r>
      <w:r w:rsidR="003C3F78">
        <w:t xml:space="preserve"> when asked about removing the common prefix.</w:t>
      </w:r>
    </w:p>
    <w:p w14:paraId="4A706957" w14:textId="2FDF55E2" w:rsidR="0086445F" w:rsidRDefault="0086445F" w:rsidP="003C3F78">
      <w:pPr>
        <w:pStyle w:val="ListParagraph"/>
        <w:numPr>
          <w:ilvl w:val="0"/>
          <w:numId w:val="40"/>
        </w:numPr>
      </w:pPr>
      <w:r>
        <w:t xml:space="preserve">Click the </w:t>
      </w:r>
      <w:r>
        <w:rPr>
          <w:b/>
          <w:bCs/>
        </w:rPr>
        <w:t xml:space="preserve">OK </w:t>
      </w:r>
      <w:r>
        <w:t xml:space="preserve">button. </w:t>
      </w:r>
    </w:p>
    <w:p w14:paraId="56D66092" w14:textId="77777777" w:rsidR="000C250C" w:rsidRDefault="003C3F78" w:rsidP="003C3F78">
      <w:r>
        <w:t>The files</w:t>
      </w:r>
      <w:r w:rsidR="000C250C">
        <w:t xml:space="preserve"> are </w:t>
      </w:r>
      <w:r w:rsidR="007B5215">
        <w:t>a metabolite extract of cancer cell lines under specific amino acid deprivation conditions,</w:t>
      </w:r>
      <w:r w:rsidR="000C250C">
        <w:t xml:space="preserve"> where cells were deprived of either the amino acid Methionine, or Arginine, or both, for a period of 3 hours versus control (all amino acids)</w:t>
      </w:r>
      <w:r w:rsidR="00766340">
        <w:t>.</w:t>
      </w:r>
      <w:r w:rsidR="00C866E5">
        <w:fldChar w:fldCharType="begin"/>
      </w:r>
      <w:r w:rsidR="00C866E5">
        <w:instrText xml:space="preserve"> ADDIN ZOTERO_ITEM CSL_CITATION {"citationID":"2hdbc6ansc","properties":{"formattedCitation":"{\\rtf \\super 1\\nosupersub{}}","plainCitation":"1"},"citationItems":[{"id":65,"uris":["http://zotero.org/users/916000/items/I75TUHRG"],"uri":["http://zotero.org/users/916000/items/I75TUHRG"],"itemData":{"id":65,"type":"article-journal","title":"Comprehensive Profiling of Amino Acid Response Uncovers Unique Methionine-Deprived Response Dependent on Intact Creatine Biosynthesis","container-title":"PLoS Genet","page":"e1005158","volume":"11","issue":"4","source":"PLoS Journals","abstract":"Author Summary In order for mammalian cells to live and function, amino acids are required for protein synthesis and the generation of metabolic intermediates. An imbalance or deficiency of amino acids often triggers an “amino acid response” (AAR) to allow cells to adapt to their environment. However, it remains unclear whether the deprivation of any single amino acid leads to similar or different changes compared to the global AAR response or to other single amino acid deficiencies. To answer this question, we removed each or all of the 15 amino acids found in media from cells and comprehensively profiled the resulting changes in their RNA expression. Strikingly, we found a unique and dramatic gene expression program that occurred only when cells were deprived of methionine, but not any other amino acid. We also found that these methionine-specific changes depended on changes in histone modifications and an intact creatine biosynthesis pathway. Methionine deprivation reduced the degree to which histone proteins were indirectly modified by methionine (histone methylation). Creatine biosynthesis consumed methionine’s derivate S-Adenosyl-L-methionine (SAM), contributing to the reduction of histone methylation and an increase in ornithine-mediated signaling. Since methionine restriction may have anti-aging and other medical uses, our findings provide insights that will lead toward a better understanding of the underlying effects of methionine restriction and eventually improve human health.","DOI":"10.1371/journal.pgen.1005158","journalAbbreviation":"PLoS Genet","author":[{"family":"Tang","given":"Xiaohu"},{"family":"Keenan","given":"Melissa M."},{"family":"Wu","given":"Jianli"},{"family":"Lin","given":"Chih-An"},{"family":"Dubois","given":"Laura"},{"family":"Thompson","given":"J. Will"},{"family":"Freedland","given":"Stephen J."},{"family":"Murphy","given":"Susan K."},{"family":"Chi","given":"Jen-Tsan"}],"issued":{"date-parts":[["2015",4,7]]},"accessed":{"date-parts":[["2015",4,10]]}}}],"schema":"https://github.com/citation-style-language/schema/raw/master/csl-citation.json"} </w:instrText>
      </w:r>
      <w:r w:rsidR="00C866E5">
        <w:fldChar w:fldCharType="separate"/>
      </w:r>
      <w:r w:rsidR="00C866E5" w:rsidRPr="00C866E5">
        <w:rPr>
          <w:rFonts w:cs="Microsoft Himalaya"/>
          <w:szCs w:val="24"/>
          <w:vertAlign w:val="superscript"/>
        </w:rPr>
        <w:t>1</w:t>
      </w:r>
      <w:r w:rsidR="00C866E5">
        <w:fldChar w:fldCharType="end"/>
      </w:r>
    </w:p>
    <w:p w14:paraId="7943A13E" w14:textId="77777777" w:rsidR="00894450" w:rsidRDefault="00894450" w:rsidP="00CB3BF7">
      <w:pPr>
        <w:spacing w:line="240" w:lineRule="auto"/>
      </w:pPr>
      <w:r>
        <w:t>Filenames and Conditions:</w:t>
      </w:r>
    </w:p>
    <w:p w14:paraId="328DD06B" w14:textId="12ABC599" w:rsidR="00894450" w:rsidRPr="00AE67A0" w:rsidRDefault="00894450" w:rsidP="003C3F78">
      <w:pPr>
        <w:spacing w:after="0" w:line="240" w:lineRule="auto"/>
        <w:rPr>
          <w:sz w:val="20"/>
          <w:szCs w:val="20"/>
        </w:rPr>
      </w:pPr>
      <w:r w:rsidRPr="00AE67A0">
        <w:rPr>
          <w:sz w:val="20"/>
          <w:szCs w:val="20"/>
        </w:rPr>
        <w:t xml:space="preserve">ID15739_01_WAA263_3976_020415 – </w:t>
      </w:r>
      <w:r w:rsidR="007E58EA">
        <w:rPr>
          <w:sz w:val="20"/>
          <w:szCs w:val="20"/>
        </w:rPr>
        <w:t>Double B</w:t>
      </w:r>
      <w:r w:rsidRPr="00AE67A0">
        <w:rPr>
          <w:sz w:val="20"/>
          <w:szCs w:val="20"/>
        </w:rPr>
        <w:t>lank</w:t>
      </w:r>
    </w:p>
    <w:p w14:paraId="05816D52" w14:textId="77777777" w:rsidR="00894450" w:rsidRPr="00AE67A0" w:rsidRDefault="00894450" w:rsidP="003C3F78">
      <w:pPr>
        <w:spacing w:after="0" w:line="240" w:lineRule="auto"/>
        <w:rPr>
          <w:sz w:val="20"/>
          <w:szCs w:val="20"/>
        </w:rPr>
      </w:pPr>
      <w:r w:rsidRPr="00AE67A0">
        <w:rPr>
          <w:sz w:val="20"/>
          <w:szCs w:val="20"/>
        </w:rPr>
        <w:t>ID15740_01_WAA263_3976_020415 – Extraction Blank (contains SIL standards)</w:t>
      </w:r>
    </w:p>
    <w:p w14:paraId="514B8B1A" w14:textId="77777777" w:rsidR="00894450" w:rsidRPr="00AE67A0" w:rsidRDefault="00894450" w:rsidP="003C3F78">
      <w:pPr>
        <w:spacing w:after="0" w:line="240" w:lineRule="auto"/>
        <w:rPr>
          <w:sz w:val="20"/>
          <w:szCs w:val="20"/>
        </w:rPr>
      </w:pPr>
      <w:r w:rsidRPr="00AE67A0">
        <w:rPr>
          <w:sz w:val="20"/>
          <w:szCs w:val="20"/>
        </w:rPr>
        <w:t>ID15740_02_WAA263_3976_020415 – Extraction Blank (contains SIL standards)</w:t>
      </w:r>
    </w:p>
    <w:p w14:paraId="5A2433A5" w14:textId="77777777" w:rsidR="00894450" w:rsidRPr="00AE67A0" w:rsidRDefault="00894450" w:rsidP="003C3F78">
      <w:pPr>
        <w:spacing w:after="0" w:line="240" w:lineRule="auto"/>
        <w:rPr>
          <w:sz w:val="20"/>
          <w:szCs w:val="20"/>
        </w:rPr>
      </w:pPr>
      <w:r w:rsidRPr="00AE67A0">
        <w:rPr>
          <w:sz w:val="20"/>
          <w:szCs w:val="20"/>
        </w:rPr>
        <w:t>ID15740_04_WAA263_3976_020415 – Extraction Blank (contains SIL standards)</w:t>
      </w:r>
    </w:p>
    <w:p w14:paraId="39DE1A8E" w14:textId="77777777" w:rsidR="00894450" w:rsidRPr="00AE67A0" w:rsidRDefault="00894450" w:rsidP="003C3F78">
      <w:pPr>
        <w:spacing w:after="0" w:line="240" w:lineRule="auto"/>
        <w:rPr>
          <w:sz w:val="20"/>
          <w:szCs w:val="20"/>
        </w:rPr>
      </w:pPr>
      <w:r w:rsidRPr="00AE67A0">
        <w:rPr>
          <w:sz w:val="20"/>
          <w:szCs w:val="20"/>
        </w:rPr>
        <w:t>ID15655_01_WAA263_3976_020415 – All AA Sample 1</w:t>
      </w:r>
    </w:p>
    <w:p w14:paraId="18AD9CB8" w14:textId="77777777" w:rsidR="00894450" w:rsidRPr="00AE67A0" w:rsidRDefault="00894450" w:rsidP="003C3F78">
      <w:pPr>
        <w:spacing w:after="0" w:line="240" w:lineRule="auto"/>
        <w:rPr>
          <w:sz w:val="20"/>
          <w:szCs w:val="20"/>
        </w:rPr>
      </w:pPr>
      <w:r w:rsidRPr="00AE67A0">
        <w:rPr>
          <w:sz w:val="20"/>
          <w:szCs w:val="20"/>
        </w:rPr>
        <w:t>ID15656_01_WAA263_3976_020415 – All AA Sample 2</w:t>
      </w:r>
    </w:p>
    <w:p w14:paraId="5761FE3B" w14:textId="77777777" w:rsidR="00894450" w:rsidRPr="00AE67A0" w:rsidRDefault="00894450" w:rsidP="003C3F78">
      <w:pPr>
        <w:spacing w:after="0" w:line="240" w:lineRule="auto"/>
        <w:rPr>
          <w:sz w:val="20"/>
          <w:szCs w:val="20"/>
        </w:rPr>
      </w:pPr>
      <w:r w:rsidRPr="00AE67A0">
        <w:rPr>
          <w:sz w:val="20"/>
          <w:szCs w:val="20"/>
        </w:rPr>
        <w:t>ID15657_01_WAA263_3976_020415 – All AA Sample 3</w:t>
      </w:r>
    </w:p>
    <w:p w14:paraId="656310E5" w14:textId="77777777" w:rsidR="00894450" w:rsidRPr="00AE67A0" w:rsidRDefault="00894450" w:rsidP="003C3F78">
      <w:pPr>
        <w:spacing w:after="0" w:line="240" w:lineRule="auto"/>
        <w:rPr>
          <w:sz w:val="20"/>
          <w:szCs w:val="20"/>
        </w:rPr>
      </w:pPr>
      <w:r w:rsidRPr="00AE67A0">
        <w:rPr>
          <w:sz w:val="20"/>
          <w:szCs w:val="20"/>
        </w:rPr>
        <w:t>ID15658_01_WAA263_3976_020415 – Minus Met Sample 1</w:t>
      </w:r>
    </w:p>
    <w:p w14:paraId="248C1DE0" w14:textId="77777777" w:rsidR="00894450" w:rsidRPr="00AE67A0" w:rsidRDefault="00894450" w:rsidP="003C3F78">
      <w:pPr>
        <w:spacing w:after="0" w:line="240" w:lineRule="auto"/>
        <w:rPr>
          <w:sz w:val="20"/>
          <w:szCs w:val="20"/>
        </w:rPr>
      </w:pPr>
      <w:r w:rsidRPr="00AE67A0">
        <w:rPr>
          <w:sz w:val="20"/>
          <w:szCs w:val="20"/>
        </w:rPr>
        <w:t>ID15659_01_WAA263_3976_020415 – Minus Met Sample 2</w:t>
      </w:r>
    </w:p>
    <w:p w14:paraId="2E62D771" w14:textId="77777777" w:rsidR="00894450" w:rsidRPr="00AE67A0" w:rsidRDefault="00894450" w:rsidP="003C3F78">
      <w:pPr>
        <w:spacing w:after="0" w:line="240" w:lineRule="auto"/>
        <w:rPr>
          <w:sz w:val="20"/>
          <w:szCs w:val="20"/>
        </w:rPr>
      </w:pPr>
      <w:r w:rsidRPr="00AE67A0">
        <w:rPr>
          <w:sz w:val="20"/>
          <w:szCs w:val="20"/>
        </w:rPr>
        <w:t>ID15660_01_WAA263_3976_020415 – Minus Met Sample 3</w:t>
      </w:r>
    </w:p>
    <w:p w14:paraId="20EFE551" w14:textId="77777777" w:rsidR="00894450" w:rsidRPr="00AE67A0" w:rsidRDefault="00894450" w:rsidP="003C3F78">
      <w:pPr>
        <w:spacing w:after="0" w:line="240" w:lineRule="auto"/>
        <w:rPr>
          <w:sz w:val="20"/>
          <w:szCs w:val="20"/>
        </w:rPr>
      </w:pPr>
      <w:r w:rsidRPr="00AE67A0">
        <w:rPr>
          <w:sz w:val="20"/>
          <w:szCs w:val="20"/>
        </w:rPr>
        <w:t>ID15661_01_WAA263_3976_020415 – Minus Arg Sample 1</w:t>
      </w:r>
    </w:p>
    <w:p w14:paraId="2E3D110B" w14:textId="77777777" w:rsidR="00894450" w:rsidRPr="00AE67A0" w:rsidRDefault="00894450" w:rsidP="003C3F78">
      <w:pPr>
        <w:spacing w:after="0" w:line="240" w:lineRule="auto"/>
        <w:rPr>
          <w:sz w:val="20"/>
          <w:szCs w:val="20"/>
        </w:rPr>
      </w:pPr>
      <w:r w:rsidRPr="00AE67A0">
        <w:rPr>
          <w:sz w:val="20"/>
          <w:szCs w:val="20"/>
        </w:rPr>
        <w:lastRenderedPageBreak/>
        <w:t>ID15662_01_WAA263_3976_020415 – Minus Arg Sample 2</w:t>
      </w:r>
    </w:p>
    <w:p w14:paraId="77C3AACF" w14:textId="77777777" w:rsidR="00894450" w:rsidRPr="00AE67A0" w:rsidRDefault="00894450" w:rsidP="003C3F78">
      <w:pPr>
        <w:spacing w:after="0" w:line="240" w:lineRule="auto"/>
        <w:rPr>
          <w:sz w:val="20"/>
          <w:szCs w:val="20"/>
        </w:rPr>
      </w:pPr>
      <w:r w:rsidRPr="00AE67A0">
        <w:rPr>
          <w:sz w:val="20"/>
          <w:szCs w:val="20"/>
        </w:rPr>
        <w:t>ID15663_01_WAA263_3976_020415 – Minus Arg Sample 3</w:t>
      </w:r>
    </w:p>
    <w:p w14:paraId="287CC2E8" w14:textId="77777777" w:rsidR="00894450" w:rsidRPr="00AE67A0" w:rsidRDefault="00894450" w:rsidP="003C3F78">
      <w:pPr>
        <w:spacing w:after="0" w:line="240" w:lineRule="auto"/>
        <w:rPr>
          <w:sz w:val="20"/>
          <w:szCs w:val="20"/>
        </w:rPr>
      </w:pPr>
      <w:r w:rsidRPr="00AE67A0">
        <w:rPr>
          <w:sz w:val="20"/>
          <w:szCs w:val="20"/>
        </w:rPr>
        <w:t>ID15664_01_WAA263_3976_020415 – Minus Arg, Minus Met Sample 1</w:t>
      </w:r>
    </w:p>
    <w:p w14:paraId="554E13EC" w14:textId="77777777" w:rsidR="00894450" w:rsidRPr="00AE67A0" w:rsidRDefault="00894450" w:rsidP="003C3F78">
      <w:pPr>
        <w:spacing w:after="0" w:line="240" w:lineRule="auto"/>
        <w:rPr>
          <w:sz w:val="20"/>
          <w:szCs w:val="20"/>
        </w:rPr>
      </w:pPr>
      <w:r w:rsidRPr="00AE67A0">
        <w:rPr>
          <w:sz w:val="20"/>
          <w:szCs w:val="20"/>
        </w:rPr>
        <w:t>ID15665_01_WAA263_3976_020415 – Minus Arg, Minus Met Sample 2</w:t>
      </w:r>
    </w:p>
    <w:p w14:paraId="2F5F362D" w14:textId="77777777" w:rsidR="00894450" w:rsidRPr="00AE67A0" w:rsidRDefault="00894450" w:rsidP="003C3F78">
      <w:pPr>
        <w:spacing w:after="0" w:line="240" w:lineRule="auto"/>
        <w:rPr>
          <w:sz w:val="20"/>
          <w:szCs w:val="20"/>
        </w:rPr>
      </w:pPr>
      <w:r w:rsidRPr="00AE67A0">
        <w:rPr>
          <w:sz w:val="20"/>
          <w:szCs w:val="20"/>
        </w:rPr>
        <w:t>ID15666_01_WAA263_3976_020415 – Minus Arg, Minus Met Sample 3</w:t>
      </w:r>
    </w:p>
    <w:p w14:paraId="72AE3655" w14:textId="77777777" w:rsidR="00894450" w:rsidRPr="00AE67A0" w:rsidRDefault="00894450" w:rsidP="003C3F78">
      <w:pPr>
        <w:spacing w:after="0" w:line="240" w:lineRule="auto"/>
        <w:rPr>
          <w:sz w:val="20"/>
          <w:szCs w:val="20"/>
        </w:rPr>
      </w:pPr>
      <w:r w:rsidRPr="00AE67A0">
        <w:rPr>
          <w:sz w:val="20"/>
          <w:szCs w:val="20"/>
        </w:rPr>
        <w:t>ID15741_01_WAA263_3976_020415 – Pooled QC Sample 1</w:t>
      </w:r>
    </w:p>
    <w:p w14:paraId="206760DA" w14:textId="77777777" w:rsidR="00894450" w:rsidRPr="00AE67A0" w:rsidRDefault="00894450" w:rsidP="00CB3BF7">
      <w:pPr>
        <w:spacing w:line="240" w:lineRule="auto"/>
        <w:rPr>
          <w:sz w:val="20"/>
          <w:szCs w:val="20"/>
        </w:rPr>
      </w:pPr>
      <w:r w:rsidRPr="00AE67A0">
        <w:rPr>
          <w:sz w:val="20"/>
          <w:szCs w:val="20"/>
        </w:rPr>
        <w:t>ID15741_02_WAA263_3976_020415 – Pooled QC Sample 2</w:t>
      </w:r>
    </w:p>
    <w:p w14:paraId="38FB5C58" w14:textId="07C867C0" w:rsidR="003D565E" w:rsidRDefault="00BB06B6" w:rsidP="00CB3BF7">
      <w:pPr>
        <w:keepNext/>
      </w:pPr>
      <w:r>
        <w:t>The files should import within a matter of seconds, leaving your Skyline window looking like</w:t>
      </w:r>
      <w:r w:rsidR="00D105A1">
        <w:t xml:space="preserve"> this</w:t>
      </w:r>
      <w:r>
        <w:t>:</w:t>
      </w:r>
    </w:p>
    <w:p w14:paraId="1E126AF2" w14:textId="685C2FA6" w:rsidR="00A375C7" w:rsidRDefault="00EE568A" w:rsidP="00CB3BF7">
      <w:pPr>
        <w:spacing w:line="240" w:lineRule="auto"/>
      </w:pPr>
      <w:r>
        <w:rPr>
          <w:noProof/>
        </w:rPr>
        <w:drawing>
          <wp:inline distT="0" distB="0" distL="0" distR="0" wp14:anchorId="06C350C5" wp14:editId="006E5D11">
            <wp:extent cx="5943600" cy="40779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077970"/>
                    </a:xfrm>
                    <a:prstGeom prst="rect">
                      <a:avLst/>
                    </a:prstGeom>
                  </pic:spPr>
                </pic:pic>
              </a:graphicData>
            </a:graphic>
          </wp:inline>
        </w:drawing>
      </w:r>
    </w:p>
    <w:p w14:paraId="439D8AA0" w14:textId="77777777" w:rsidR="00BB06B6" w:rsidRDefault="00BB06B6" w:rsidP="00CB3BF7">
      <w:pPr>
        <w:spacing w:line="240" w:lineRule="auto"/>
      </w:pPr>
      <w:r>
        <w:t>To take advantage of the Skyline summary graphs for viewing individual targets, do the following:</w:t>
      </w:r>
    </w:p>
    <w:p w14:paraId="0DDBE542" w14:textId="77777777" w:rsidR="00BB06B6" w:rsidRDefault="00BB06B6" w:rsidP="00CB3BF7">
      <w:pPr>
        <w:pStyle w:val="ListParagraph"/>
        <w:numPr>
          <w:ilvl w:val="0"/>
          <w:numId w:val="41"/>
        </w:numPr>
        <w:spacing w:line="240" w:lineRule="auto"/>
      </w:pPr>
      <w:r>
        <w:t xml:space="preserve">On the </w:t>
      </w:r>
      <w:r>
        <w:rPr>
          <w:b/>
          <w:bCs/>
        </w:rPr>
        <w:t>View</w:t>
      </w:r>
      <w:r>
        <w:t xml:space="preserve"> menu, choose </w:t>
      </w:r>
      <w:r>
        <w:rPr>
          <w:b/>
          <w:bCs/>
        </w:rPr>
        <w:t>Peak Areas</w:t>
      </w:r>
      <w:r>
        <w:t xml:space="preserve"> and click </w:t>
      </w:r>
      <w:r>
        <w:rPr>
          <w:b/>
          <w:bCs/>
        </w:rPr>
        <w:t>Replicate Comparison</w:t>
      </w:r>
      <w:r>
        <w:t>.</w:t>
      </w:r>
    </w:p>
    <w:p w14:paraId="47F6D33E" w14:textId="7F7A3346" w:rsidR="00BB06B6" w:rsidRDefault="00BB06B6" w:rsidP="00CB3BF7">
      <w:pPr>
        <w:pStyle w:val="ListParagraph"/>
        <w:numPr>
          <w:ilvl w:val="0"/>
          <w:numId w:val="41"/>
        </w:numPr>
        <w:spacing w:before="240" w:line="240" w:lineRule="auto"/>
      </w:pPr>
      <w:r>
        <w:t xml:space="preserve">On the </w:t>
      </w:r>
      <w:r>
        <w:rPr>
          <w:b/>
          <w:bCs/>
        </w:rPr>
        <w:t xml:space="preserve">View </w:t>
      </w:r>
      <w:r>
        <w:t xml:space="preserve">menu, choose </w:t>
      </w:r>
      <w:r>
        <w:rPr>
          <w:b/>
          <w:bCs/>
        </w:rPr>
        <w:t>Retention Times</w:t>
      </w:r>
      <w:r>
        <w:t xml:space="preserve"> and click </w:t>
      </w:r>
      <w:r w:rsidR="0086445F">
        <w:rPr>
          <w:b/>
          <w:bCs/>
        </w:rPr>
        <w:t xml:space="preserve">Replicate Comparison. </w:t>
      </w:r>
    </w:p>
    <w:p w14:paraId="6312C930" w14:textId="77777777" w:rsidR="00BB06B6" w:rsidRDefault="004F5A66" w:rsidP="00E77CDE">
      <w:pPr>
        <w:pStyle w:val="ListParagraph"/>
        <w:numPr>
          <w:ilvl w:val="0"/>
          <w:numId w:val="41"/>
        </w:numPr>
        <w:spacing w:line="240" w:lineRule="auto"/>
      </w:pPr>
      <w:r>
        <w:t>Click and drag these views to dock them above the chromatogram graphs.</w:t>
      </w:r>
    </w:p>
    <w:p w14:paraId="62BD2435" w14:textId="77777777" w:rsidR="004F5A66" w:rsidRDefault="004F5A66" w:rsidP="00E77CDE">
      <w:pPr>
        <w:pStyle w:val="ListParagraph"/>
        <w:numPr>
          <w:ilvl w:val="0"/>
          <w:numId w:val="41"/>
        </w:numPr>
      </w:pPr>
      <w:r>
        <w:t xml:space="preserve">Select the first target “Methionine” in the </w:t>
      </w:r>
      <w:r>
        <w:rPr>
          <w:b/>
          <w:bCs/>
        </w:rPr>
        <w:t>Targets</w:t>
      </w:r>
      <w:r>
        <w:t xml:space="preserve"> view.</w:t>
      </w:r>
    </w:p>
    <w:p w14:paraId="0D22E311" w14:textId="33DE8D65" w:rsidR="004F5A66" w:rsidRDefault="004F5A66" w:rsidP="00A31A38">
      <w:pPr>
        <w:keepNext/>
      </w:pPr>
      <w:r>
        <w:lastRenderedPageBreak/>
        <w:t>The Skyline window should now look like this:</w:t>
      </w:r>
    </w:p>
    <w:p w14:paraId="0E6DC68A" w14:textId="60EB9B8A" w:rsidR="009B773E" w:rsidRPr="00A31A38" w:rsidRDefault="00A31A38" w:rsidP="00A31A38">
      <w:r>
        <w:rPr>
          <w:noProof/>
        </w:rPr>
        <w:drawing>
          <wp:inline distT="0" distB="0" distL="0" distR="0" wp14:anchorId="49BAE4FC" wp14:editId="09795110">
            <wp:extent cx="5943600" cy="40779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4077970"/>
                    </a:xfrm>
                    <a:prstGeom prst="rect">
                      <a:avLst/>
                    </a:prstGeom>
                  </pic:spPr>
                </pic:pic>
              </a:graphicData>
            </a:graphic>
          </wp:inline>
        </w:drawing>
      </w:r>
    </w:p>
    <w:p w14:paraId="24665AED" w14:textId="77777777" w:rsidR="00394DFD" w:rsidRDefault="00394DFD" w:rsidP="00394DFD">
      <w:pPr>
        <w:pStyle w:val="Heading1"/>
      </w:pPr>
      <w:r>
        <w:t>Conclusion</w:t>
      </w:r>
    </w:p>
    <w:p w14:paraId="05BAF1D2" w14:textId="64B0D598" w:rsidR="00394DFD" w:rsidRDefault="00BE5AF1" w:rsidP="00394DFD">
      <w:r>
        <w:t>In this tutorial, you have learned</w:t>
      </w:r>
      <w:r w:rsidR="00A11390">
        <w:t xml:space="preserve"> how to create a Skyline document that targets </w:t>
      </w:r>
      <w:r w:rsidR="00F30B19">
        <w:t>mole</w:t>
      </w:r>
      <w:r w:rsidR="00A11390">
        <w:t>cules specified as precursor ion chemical formulas</w:t>
      </w:r>
      <w:r w:rsidR="00AB0A78">
        <w:t xml:space="preserve"> and adducts,</w:t>
      </w:r>
      <w:r w:rsidR="00A11390">
        <w:t xml:space="preserve"> and product ion </w:t>
      </w:r>
      <w:r w:rsidR="00A11390" w:rsidRPr="00640D93">
        <w:rPr>
          <w:i/>
          <w:iCs/>
        </w:rPr>
        <w:t>m/z</w:t>
      </w:r>
      <w:r w:rsidR="00A11390">
        <w:t xml:space="preserve"> values. You imported a multi-replicate data set collected by a metabolomics researcher, and saw how many existing Skyline features created initially for targeted proteomics use can now be applied to </w:t>
      </w:r>
      <w:r w:rsidR="00F30B19">
        <w:t>non-proteomic</w:t>
      </w:r>
      <w:r w:rsidR="00A11390">
        <w:t xml:space="preserve"> molecule data.</w:t>
      </w:r>
    </w:p>
    <w:p w14:paraId="6FDBAFD9" w14:textId="77777777" w:rsidR="00AB61CF" w:rsidRPr="00C866E5" w:rsidRDefault="00AB61CF" w:rsidP="00AB61CF">
      <w:pPr>
        <w:pStyle w:val="Heading1"/>
        <w:rPr>
          <w:lang w:val="fr-FR"/>
        </w:rPr>
      </w:pPr>
      <w:r w:rsidRPr="00C866E5">
        <w:rPr>
          <w:lang w:val="fr-FR"/>
        </w:rPr>
        <w:t>Bibliography</w:t>
      </w:r>
    </w:p>
    <w:p w14:paraId="59F5F843" w14:textId="77777777" w:rsidR="00C866E5" w:rsidRPr="00C866E5" w:rsidRDefault="00C866E5" w:rsidP="00C866E5">
      <w:pPr>
        <w:pStyle w:val="Bibliography"/>
      </w:pPr>
      <w:r>
        <w:fldChar w:fldCharType="begin"/>
      </w:r>
      <w:r w:rsidRPr="004204F1">
        <w:rPr>
          <w:lang w:val="fr-FR"/>
        </w:rPr>
        <w:instrText xml:space="preserve"> ADDIN ZOTERO_BIBL {"custom":[]} CSL_BIBLIOGRAPHY </w:instrText>
      </w:r>
      <w:r>
        <w:fldChar w:fldCharType="separate"/>
      </w:r>
      <w:r w:rsidRPr="004204F1">
        <w:rPr>
          <w:lang w:val="fr-FR"/>
        </w:rPr>
        <w:t>1.</w:t>
      </w:r>
      <w:r w:rsidRPr="004204F1">
        <w:rPr>
          <w:lang w:val="fr-FR"/>
        </w:rPr>
        <w:tab/>
        <w:t xml:space="preserve">Tang, X. </w:t>
      </w:r>
      <w:r w:rsidRPr="004204F1">
        <w:rPr>
          <w:i/>
          <w:iCs/>
          <w:lang w:val="fr-FR"/>
        </w:rPr>
        <w:t>et al.</w:t>
      </w:r>
      <w:r w:rsidRPr="004204F1">
        <w:rPr>
          <w:lang w:val="fr-FR"/>
        </w:rPr>
        <w:t xml:space="preserve"> </w:t>
      </w:r>
      <w:r w:rsidRPr="00C866E5">
        <w:t xml:space="preserve">Comprehensive Profiling of Amino Acid Response Uncovers Unique Methionine-Deprived Response Dependent on Intact Creatine Biosynthesis. </w:t>
      </w:r>
      <w:r w:rsidRPr="00C866E5">
        <w:rPr>
          <w:i/>
          <w:iCs/>
        </w:rPr>
        <w:t>PLoS Genet</w:t>
      </w:r>
      <w:r w:rsidRPr="00C866E5">
        <w:t xml:space="preserve"> </w:t>
      </w:r>
      <w:r w:rsidRPr="00C866E5">
        <w:rPr>
          <w:b/>
          <w:bCs/>
        </w:rPr>
        <w:t>11,</w:t>
      </w:r>
      <w:r w:rsidRPr="00C866E5">
        <w:t xml:space="preserve"> e1005158 (2015).</w:t>
      </w:r>
    </w:p>
    <w:p w14:paraId="4C4219DA" w14:textId="6EFF0CEB" w:rsidR="00BB1DC2" w:rsidRPr="00394DFD" w:rsidRDefault="00C866E5" w:rsidP="00394DFD">
      <w:r>
        <w:fldChar w:fldCharType="end"/>
      </w:r>
    </w:p>
    <w:sectPr w:rsidR="00BB1DC2" w:rsidRPr="00394DFD" w:rsidSect="00C30134">
      <w:footerReference w:type="default" r:id="rId24"/>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B1BD73" w16cid:durableId="2241A57A"/>
  <w16cid:commentId w16cid:paraId="06592193" w16cid:durableId="2241A98C"/>
  <w16cid:commentId w16cid:paraId="0E0DFF3E" w16cid:durableId="2241ACB1"/>
  <w16cid:commentId w16cid:paraId="0014F010" w16cid:durableId="22419DE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7BC5FB" w14:textId="77777777" w:rsidR="00712242" w:rsidRDefault="00712242" w:rsidP="00F726CD">
      <w:pPr>
        <w:spacing w:after="0" w:line="240" w:lineRule="auto"/>
      </w:pPr>
      <w:r>
        <w:separator/>
      </w:r>
    </w:p>
  </w:endnote>
  <w:endnote w:type="continuationSeparator" w:id="0">
    <w:p w14:paraId="2CF3511C" w14:textId="77777777" w:rsidR="00712242" w:rsidRDefault="00712242"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ED2790" w14:textId="77777777" w:rsidR="00186405" w:rsidRDefault="00186405">
    <w:pPr>
      <w:pStyle w:val="Footer"/>
      <w:jc w:val="center"/>
    </w:pPr>
    <w:r>
      <w:fldChar w:fldCharType="begin"/>
    </w:r>
    <w:r>
      <w:instrText xml:space="preserve"> PAGE   \* MERGEFORMAT </w:instrText>
    </w:r>
    <w:r>
      <w:fldChar w:fldCharType="separate"/>
    </w:r>
    <w:r w:rsidR="003E379F">
      <w:rPr>
        <w:noProof/>
      </w:rPr>
      <w:t>6</w:t>
    </w:r>
    <w:r>
      <w:fldChar w:fldCharType="end"/>
    </w:r>
  </w:p>
  <w:p w14:paraId="3613A3A4" w14:textId="77777777" w:rsidR="00186405" w:rsidRDefault="001864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3B0CB3" w14:textId="77777777" w:rsidR="00712242" w:rsidRDefault="00712242" w:rsidP="00F726CD">
      <w:pPr>
        <w:spacing w:after="0" w:line="240" w:lineRule="auto"/>
      </w:pPr>
      <w:r>
        <w:separator/>
      </w:r>
    </w:p>
  </w:footnote>
  <w:footnote w:type="continuationSeparator" w:id="0">
    <w:p w14:paraId="21088701" w14:textId="77777777" w:rsidR="00712242" w:rsidRDefault="00712242"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8"/>
    <w:multiLevelType w:val="singleLevel"/>
    <w:tmpl w:val="D1B24E24"/>
    <w:lvl w:ilvl="0">
      <w:start w:val="1"/>
      <w:numFmt w:val="decimal"/>
      <w:lvlText w:val="%1."/>
      <w:lvlJc w:val="left"/>
      <w:pPr>
        <w:tabs>
          <w:tab w:val="num" w:pos="360"/>
        </w:tabs>
        <w:ind w:left="360" w:hanging="360"/>
      </w:pPr>
    </w:lvl>
  </w:abstractNum>
  <w:abstractNum w:abstractNumId="1"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F064DE"/>
    <w:multiLevelType w:val="hybridMultilevel"/>
    <w:tmpl w:val="128CE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FB0797"/>
    <w:multiLevelType w:val="hybridMultilevel"/>
    <w:tmpl w:val="FCB8B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B43CDC"/>
    <w:multiLevelType w:val="hybridMultilevel"/>
    <w:tmpl w:val="77FEE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A87B20"/>
    <w:multiLevelType w:val="hybridMultilevel"/>
    <w:tmpl w:val="9842AD0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5"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7183FEF"/>
    <w:multiLevelType w:val="hybridMultilevel"/>
    <w:tmpl w:val="D294F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DF347CB"/>
    <w:multiLevelType w:val="hybridMultilevel"/>
    <w:tmpl w:val="05B43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B5F4B6A"/>
    <w:multiLevelType w:val="hybridMultilevel"/>
    <w:tmpl w:val="DE0C1D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4D7F3427"/>
    <w:multiLevelType w:val="hybridMultilevel"/>
    <w:tmpl w:val="9C866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EB06A93"/>
    <w:multiLevelType w:val="hybridMultilevel"/>
    <w:tmpl w:val="9BFA3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3BC69A3"/>
    <w:multiLevelType w:val="hybridMultilevel"/>
    <w:tmpl w:val="DA209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abstractNumId w:val="21"/>
  </w:num>
  <w:num w:numId="2">
    <w:abstractNumId w:val="15"/>
  </w:num>
  <w:num w:numId="3">
    <w:abstractNumId w:val="35"/>
  </w:num>
  <w:num w:numId="4">
    <w:abstractNumId w:val="30"/>
  </w:num>
  <w:num w:numId="5">
    <w:abstractNumId w:val="10"/>
  </w:num>
  <w:num w:numId="6">
    <w:abstractNumId w:val="37"/>
  </w:num>
  <w:num w:numId="7">
    <w:abstractNumId w:val="45"/>
  </w:num>
  <w:num w:numId="8">
    <w:abstractNumId w:val="4"/>
  </w:num>
  <w:num w:numId="9">
    <w:abstractNumId w:val="25"/>
  </w:num>
  <w:num w:numId="10">
    <w:abstractNumId w:val="17"/>
  </w:num>
  <w:num w:numId="11">
    <w:abstractNumId w:val="44"/>
  </w:num>
  <w:num w:numId="12">
    <w:abstractNumId w:val="41"/>
  </w:num>
  <w:num w:numId="13">
    <w:abstractNumId w:val="7"/>
  </w:num>
  <w:num w:numId="14">
    <w:abstractNumId w:val="43"/>
  </w:num>
  <w:num w:numId="15">
    <w:abstractNumId w:val="9"/>
  </w:num>
  <w:num w:numId="16">
    <w:abstractNumId w:val="20"/>
  </w:num>
  <w:num w:numId="17">
    <w:abstractNumId w:val="11"/>
  </w:num>
  <w:num w:numId="18">
    <w:abstractNumId w:val="5"/>
  </w:num>
  <w:num w:numId="19">
    <w:abstractNumId w:val="42"/>
  </w:num>
  <w:num w:numId="20">
    <w:abstractNumId w:val="24"/>
  </w:num>
  <w:num w:numId="21">
    <w:abstractNumId w:val="18"/>
  </w:num>
  <w:num w:numId="22">
    <w:abstractNumId w:val="3"/>
  </w:num>
  <w:num w:numId="23">
    <w:abstractNumId w:val="36"/>
  </w:num>
  <w:num w:numId="24">
    <w:abstractNumId w:val="38"/>
  </w:num>
  <w:num w:numId="25">
    <w:abstractNumId w:val="13"/>
  </w:num>
  <w:num w:numId="26">
    <w:abstractNumId w:val="23"/>
  </w:num>
  <w:num w:numId="27">
    <w:abstractNumId w:val="12"/>
  </w:num>
  <w:num w:numId="28">
    <w:abstractNumId w:val="26"/>
  </w:num>
  <w:num w:numId="29">
    <w:abstractNumId w:val="34"/>
  </w:num>
  <w:num w:numId="30">
    <w:abstractNumId w:val="22"/>
  </w:num>
  <w:num w:numId="31">
    <w:abstractNumId w:val="16"/>
  </w:num>
  <w:num w:numId="32">
    <w:abstractNumId w:val="2"/>
  </w:num>
  <w:num w:numId="33">
    <w:abstractNumId w:val="39"/>
  </w:num>
  <w:num w:numId="34">
    <w:abstractNumId w:val="19"/>
  </w:num>
  <w:num w:numId="35">
    <w:abstractNumId w:val="29"/>
  </w:num>
  <w:num w:numId="3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4"/>
  </w:num>
  <w:num w:numId="38">
    <w:abstractNumId w:val="6"/>
  </w:num>
  <w:num w:numId="39">
    <w:abstractNumId w:val="8"/>
  </w:num>
  <w:num w:numId="40">
    <w:abstractNumId w:val="28"/>
  </w:num>
  <w:num w:numId="41">
    <w:abstractNumId w:val="33"/>
  </w:num>
  <w:num w:numId="42">
    <w:abstractNumId w:val="32"/>
  </w:num>
  <w:num w:numId="43">
    <w:abstractNumId w:val="27"/>
  </w:num>
  <w:num w:numId="44">
    <w:abstractNumId w:val="46"/>
  </w:num>
  <w:num w:numId="45">
    <w:abstractNumId w:val="1"/>
  </w:num>
  <w:num w:numId="46">
    <w:abstractNumId w:val="40"/>
  </w:num>
  <w:num w:numId="47">
    <w:abstractNumId w:val="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0726"/>
    <w:rsid w:val="000057BF"/>
    <w:rsid w:val="00005A97"/>
    <w:rsid w:val="00006BDB"/>
    <w:rsid w:val="0000737A"/>
    <w:rsid w:val="000111C9"/>
    <w:rsid w:val="00012BE5"/>
    <w:rsid w:val="00014DA8"/>
    <w:rsid w:val="00015041"/>
    <w:rsid w:val="00017EA9"/>
    <w:rsid w:val="00021270"/>
    <w:rsid w:val="00021468"/>
    <w:rsid w:val="0002196B"/>
    <w:rsid w:val="0002198C"/>
    <w:rsid w:val="00021C64"/>
    <w:rsid w:val="00022732"/>
    <w:rsid w:val="00024506"/>
    <w:rsid w:val="00024CBE"/>
    <w:rsid w:val="00024D6E"/>
    <w:rsid w:val="0002564C"/>
    <w:rsid w:val="0002605F"/>
    <w:rsid w:val="00026CC3"/>
    <w:rsid w:val="00030EFF"/>
    <w:rsid w:val="0003159B"/>
    <w:rsid w:val="00033EF9"/>
    <w:rsid w:val="00034AB7"/>
    <w:rsid w:val="0003617B"/>
    <w:rsid w:val="00040C5F"/>
    <w:rsid w:val="00041991"/>
    <w:rsid w:val="00045DEA"/>
    <w:rsid w:val="000478E1"/>
    <w:rsid w:val="00047C03"/>
    <w:rsid w:val="00047CF0"/>
    <w:rsid w:val="00050309"/>
    <w:rsid w:val="000506BF"/>
    <w:rsid w:val="00052690"/>
    <w:rsid w:val="00062E5A"/>
    <w:rsid w:val="00063058"/>
    <w:rsid w:val="00063592"/>
    <w:rsid w:val="000705E6"/>
    <w:rsid w:val="000725AA"/>
    <w:rsid w:val="000734BC"/>
    <w:rsid w:val="000744C4"/>
    <w:rsid w:val="000747E4"/>
    <w:rsid w:val="000751E0"/>
    <w:rsid w:val="00077431"/>
    <w:rsid w:val="00077DE1"/>
    <w:rsid w:val="000810EB"/>
    <w:rsid w:val="000858AD"/>
    <w:rsid w:val="000859A1"/>
    <w:rsid w:val="00085D6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250C"/>
    <w:rsid w:val="000C481F"/>
    <w:rsid w:val="000C5820"/>
    <w:rsid w:val="000D09B5"/>
    <w:rsid w:val="000D3FA1"/>
    <w:rsid w:val="000E1AF5"/>
    <w:rsid w:val="000E22FA"/>
    <w:rsid w:val="000E4159"/>
    <w:rsid w:val="000E5E28"/>
    <w:rsid w:val="000E7D35"/>
    <w:rsid w:val="000E7F4A"/>
    <w:rsid w:val="000F0530"/>
    <w:rsid w:val="000F0EB0"/>
    <w:rsid w:val="000F2F83"/>
    <w:rsid w:val="000F3225"/>
    <w:rsid w:val="001003D1"/>
    <w:rsid w:val="0010065A"/>
    <w:rsid w:val="00100948"/>
    <w:rsid w:val="00100E29"/>
    <w:rsid w:val="00101050"/>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742EE"/>
    <w:rsid w:val="00174F06"/>
    <w:rsid w:val="00180077"/>
    <w:rsid w:val="00180FC1"/>
    <w:rsid w:val="00183CA6"/>
    <w:rsid w:val="00186405"/>
    <w:rsid w:val="00186695"/>
    <w:rsid w:val="00191D79"/>
    <w:rsid w:val="00194CD5"/>
    <w:rsid w:val="001957D6"/>
    <w:rsid w:val="00197725"/>
    <w:rsid w:val="001A0D95"/>
    <w:rsid w:val="001A2A74"/>
    <w:rsid w:val="001A31DD"/>
    <w:rsid w:val="001A6AA8"/>
    <w:rsid w:val="001A7772"/>
    <w:rsid w:val="001A7DB5"/>
    <w:rsid w:val="001A7F63"/>
    <w:rsid w:val="001B0EF0"/>
    <w:rsid w:val="001B175F"/>
    <w:rsid w:val="001B4F2F"/>
    <w:rsid w:val="001B748F"/>
    <w:rsid w:val="001C0AC4"/>
    <w:rsid w:val="001C0F87"/>
    <w:rsid w:val="001C34D2"/>
    <w:rsid w:val="001C55F1"/>
    <w:rsid w:val="001C64EA"/>
    <w:rsid w:val="001C6BF6"/>
    <w:rsid w:val="001C737B"/>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A10"/>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42403"/>
    <w:rsid w:val="00242463"/>
    <w:rsid w:val="002426CE"/>
    <w:rsid w:val="00242B1E"/>
    <w:rsid w:val="00244418"/>
    <w:rsid w:val="00245D74"/>
    <w:rsid w:val="00245F96"/>
    <w:rsid w:val="00247591"/>
    <w:rsid w:val="002511A7"/>
    <w:rsid w:val="002542BB"/>
    <w:rsid w:val="00254610"/>
    <w:rsid w:val="00255E46"/>
    <w:rsid w:val="00263E2D"/>
    <w:rsid w:val="00266953"/>
    <w:rsid w:val="00267605"/>
    <w:rsid w:val="00270519"/>
    <w:rsid w:val="00271A24"/>
    <w:rsid w:val="002739A8"/>
    <w:rsid w:val="002748BA"/>
    <w:rsid w:val="002765ED"/>
    <w:rsid w:val="00277AFC"/>
    <w:rsid w:val="00281B90"/>
    <w:rsid w:val="00281F9E"/>
    <w:rsid w:val="002834E7"/>
    <w:rsid w:val="00284540"/>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3247"/>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1DF3"/>
    <w:rsid w:val="00352A11"/>
    <w:rsid w:val="00352AC2"/>
    <w:rsid w:val="00353324"/>
    <w:rsid w:val="00353C8E"/>
    <w:rsid w:val="00353E65"/>
    <w:rsid w:val="0035494B"/>
    <w:rsid w:val="00354C9A"/>
    <w:rsid w:val="00355296"/>
    <w:rsid w:val="00357491"/>
    <w:rsid w:val="00360335"/>
    <w:rsid w:val="0036119C"/>
    <w:rsid w:val="00361A26"/>
    <w:rsid w:val="00362A51"/>
    <w:rsid w:val="00363C13"/>
    <w:rsid w:val="0036729C"/>
    <w:rsid w:val="003731D1"/>
    <w:rsid w:val="00373726"/>
    <w:rsid w:val="00374C93"/>
    <w:rsid w:val="003753EC"/>
    <w:rsid w:val="0037637D"/>
    <w:rsid w:val="003772EA"/>
    <w:rsid w:val="00377CFD"/>
    <w:rsid w:val="0038008F"/>
    <w:rsid w:val="00380C16"/>
    <w:rsid w:val="003824D0"/>
    <w:rsid w:val="003829E3"/>
    <w:rsid w:val="003831D0"/>
    <w:rsid w:val="00385633"/>
    <w:rsid w:val="00385AA5"/>
    <w:rsid w:val="00385C26"/>
    <w:rsid w:val="00386150"/>
    <w:rsid w:val="00387FA2"/>
    <w:rsid w:val="00390EBB"/>
    <w:rsid w:val="0039196D"/>
    <w:rsid w:val="00391EB7"/>
    <w:rsid w:val="003934F8"/>
    <w:rsid w:val="00393FB2"/>
    <w:rsid w:val="003942DA"/>
    <w:rsid w:val="00394DFD"/>
    <w:rsid w:val="003A018F"/>
    <w:rsid w:val="003A0208"/>
    <w:rsid w:val="003A02DF"/>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3F78"/>
    <w:rsid w:val="003C686F"/>
    <w:rsid w:val="003C6A3A"/>
    <w:rsid w:val="003D1409"/>
    <w:rsid w:val="003D1615"/>
    <w:rsid w:val="003D20ED"/>
    <w:rsid w:val="003D2F39"/>
    <w:rsid w:val="003D383C"/>
    <w:rsid w:val="003D39A9"/>
    <w:rsid w:val="003D565E"/>
    <w:rsid w:val="003D5FF1"/>
    <w:rsid w:val="003D76E8"/>
    <w:rsid w:val="003E1BBD"/>
    <w:rsid w:val="003E379F"/>
    <w:rsid w:val="003E73EC"/>
    <w:rsid w:val="003E7A7A"/>
    <w:rsid w:val="003F0DB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2DD8"/>
    <w:rsid w:val="004138D1"/>
    <w:rsid w:val="00413E06"/>
    <w:rsid w:val="004152A3"/>
    <w:rsid w:val="0041540A"/>
    <w:rsid w:val="004204F1"/>
    <w:rsid w:val="00422F6E"/>
    <w:rsid w:val="0042341D"/>
    <w:rsid w:val="00423685"/>
    <w:rsid w:val="00426492"/>
    <w:rsid w:val="00426569"/>
    <w:rsid w:val="00426919"/>
    <w:rsid w:val="00426B41"/>
    <w:rsid w:val="00427727"/>
    <w:rsid w:val="00427894"/>
    <w:rsid w:val="004312A7"/>
    <w:rsid w:val="00431405"/>
    <w:rsid w:val="00432CA5"/>
    <w:rsid w:val="0043647D"/>
    <w:rsid w:val="0043715C"/>
    <w:rsid w:val="0044022B"/>
    <w:rsid w:val="00441020"/>
    <w:rsid w:val="004411C1"/>
    <w:rsid w:val="004412B4"/>
    <w:rsid w:val="00441B76"/>
    <w:rsid w:val="00441FB4"/>
    <w:rsid w:val="00443304"/>
    <w:rsid w:val="0044644A"/>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173B"/>
    <w:rsid w:val="004742B4"/>
    <w:rsid w:val="00474321"/>
    <w:rsid w:val="00480E10"/>
    <w:rsid w:val="00485DD9"/>
    <w:rsid w:val="004869D2"/>
    <w:rsid w:val="00490377"/>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2DC3"/>
    <w:rsid w:val="004A5299"/>
    <w:rsid w:val="004A68BF"/>
    <w:rsid w:val="004A6EFA"/>
    <w:rsid w:val="004B0198"/>
    <w:rsid w:val="004B1BF9"/>
    <w:rsid w:val="004B3867"/>
    <w:rsid w:val="004C1B6E"/>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A66"/>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3F5C"/>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004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420"/>
    <w:rsid w:val="00604FF2"/>
    <w:rsid w:val="0060692B"/>
    <w:rsid w:val="00611522"/>
    <w:rsid w:val="0061230B"/>
    <w:rsid w:val="00613F21"/>
    <w:rsid w:val="006166FA"/>
    <w:rsid w:val="00617050"/>
    <w:rsid w:val="00617491"/>
    <w:rsid w:val="0061766E"/>
    <w:rsid w:val="00617AF6"/>
    <w:rsid w:val="00622E8A"/>
    <w:rsid w:val="00623AAF"/>
    <w:rsid w:val="0062599D"/>
    <w:rsid w:val="0062657C"/>
    <w:rsid w:val="006277E7"/>
    <w:rsid w:val="0063120F"/>
    <w:rsid w:val="00632F85"/>
    <w:rsid w:val="00632FBF"/>
    <w:rsid w:val="00635426"/>
    <w:rsid w:val="00640B5B"/>
    <w:rsid w:val="00640D93"/>
    <w:rsid w:val="00640ECE"/>
    <w:rsid w:val="00641533"/>
    <w:rsid w:val="00642FEA"/>
    <w:rsid w:val="00643708"/>
    <w:rsid w:val="00645090"/>
    <w:rsid w:val="006507CC"/>
    <w:rsid w:val="00652C5D"/>
    <w:rsid w:val="006541A4"/>
    <w:rsid w:val="00655381"/>
    <w:rsid w:val="0065614C"/>
    <w:rsid w:val="00657FAE"/>
    <w:rsid w:val="00660F26"/>
    <w:rsid w:val="006622EF"/>
    <w:rsid w:val="00665C0F"/>
    <w:rsid w:val="00670F49"/>
    <w:rsid w:val="00672317"/>
    <w:rsid w:val="00685599"/>
    <w:rsid w:val="006861FF"/>
    <w:rsid w:val="00686809"/>
    <w:rsid w:val="00686A07"/>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0C8B"/>
    <w:rsid w:val="006E1D19"/>
    <w:rsid w:val="006E28EE"/>
    <w:rsid w:val="006E481E"/>
    <w:rsid w:val="006E64FE"/>
    <w:rsid w:val="006E6656"/>
    <w:rsid w:val="006E6839"/>
    <w:rsid w:val="006E72D8"/>
    <w:rsid w:val="006F0E70"/>
    <w:rsid w:val="006F2E2F"/>
    <w:rsid w:val="006F2EA6"/>
    <w:rsid w:val="0070091E"/>
    <w:rsid w:val="007028A7"/>
    <w:rsid w:val="0070294C"/>
    <w:rsid w:val="007030D8"/>
    <w:rsid w:val="0070414C"/>
    <w:rsid w:val="00710BB0"/>
    <w:rsid w:val="00710D7E"/>
    <w:rsid w:val="0071127F"/>
    <w:rsid w:val="00712242"/>
    <w:rsid w:val="00712BB5"/>
    <w:rsid w:val="007155A4"/>
    <w:rsid w:val="007159A0"/>
    <w:rsid w:val="00715CA2"/>
    <w:rsid w:val="00717EE0"/>
    <w:rsid w:val="007211CF"/>
    <w:rsid w:val="00721EB4"/>
    <w:rsid w:val="00723358"/>
    <w:rsid w:val="0072336A"/>
    <w:rsid w:val="007234B4"/>
    <w:rsid w:val="00723E9E"/>
    <w:rsid w:val="00724E56"/>
    <w:rsid w:val="00730545"/>
    <w:rsid w:val="00734373"/>
    <w:rsid w:val="007373BE"/>
    <w:rsid w:val="00740379"/>
    <w:rsid w:val="00741056"/>
    <w:rsid w:val="0074155D"/>
    <w:rsid w:val="007416B7"/>
    <w:rsid w:val="007457F0"/>
    <w:rsid w:val="007474BD"/>
    <w:rsid w:val="00751E34"/>
    <w:rsid w:val="00752EF6"/>
    <w:rsid w:val="00755302"/>
    <w:rsid w:val="00760E3B"/>
    <w:rsid w:val="007640BA"/>
    <w:rsid w:val="00766340"/>
    <w:rsid w:val="0076792C"/>
    <w:rsid w:val="00774767"/>
    <w:rsid w:val="007757B9"/>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1A"/>
    <w:rsid w:val="007A4BDC"/>
    <w:rsid w:val="007A7565"/>
    <w:rsid w:val="007B005E"/>
    <w:rsid w:val="007B1636"/>
    <w:rsid w:val="007B2B5D"/>
    <w:rsid w:val="007B5215"/>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E58EA"/>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3F2B"/>
    <w:rsid w:val="00826A5C"/>
    <w:rsid w:val="00826A70"/>
    <w:rsid w:val="00827971"/>
    <w:rsid w:val="00831F47"/>
    <w:rsid w:val="008326EA"/>
    <w:rsid w:val="00832831"/>
    <w:rsid w:val="00832E3F"/>
    <w:rsid w:val="00834D16"/>
    <w:rsid w:val="008350C1"/>
    <w:rsid w:val="00835A6E"/>
    <w:rsid w:val="00840C80"/>
    <w:rsid w:val="00842609"/>
    <w:rsid w:val="008428E7"/>
    <w:rsid w:val="00843A6C"/>
    <w:rsid w:val="00850FBF"/>
    <w:rsid w:val="00857BB7"/>
    <w:rsid w:val="00860E5E"/>
    <w:rsid w:val="00862B2E"/>
    <w:rsid w:val="0086384F"/>
    <w:rsid w:val="008642DE"/>
    <w:rsid w:val="0086445F"/>
    <w:rsid w:val="008644EC"/>
    <w:rsid w:val="0086454D"/>
    <w:rsid w:val="0086487E"/>
    <w:rsid w:val="00864B45"/>
    <w:rsid w:val="00866EBE"/>
    <w:rsid w:val="00867FEA"/>
    <w:rsid w:val="008704DE"/>
    <w:rsid w:val="00870EFA"/>
    <w:rsid w:val="00872567"/>
    <w:rsid w:val="00873396"/>
    <w:rsid w:val="00875969"/>
    <w:rsid w:val="00875A43"/>
    <w:rsid w:val="00875B19"/>
    <w:rsid w:val="00875F66"/>
    <w:rsid w:val="0087616F"/>
    <w:rsid w:val="008767F9"/>
    <w:rsid w:val="00881454"/>
    <w:rsid w:val="0088225E"/>
    <w:rsid w:val="008827B8"/>
    <w:rsid w:val="00883418"/>
    <w:rsid w:val="008838E7"/>
    <w:rsid w:val="008848E4"/>
    <w:rsid w:val="00885120"/>
    <w:rsid w:val="0088610D"/>
    <w:rsid w:val="00886A5D"/>
    <w:rsid w:val="00887CA7"/>
    <w:rsid w:val="008907B9"/>
    <w:rsid w:val="00892D63"/>
    <w:rsid w:val="00892E4E"/>
    <w:rsid w:val="00893357"/>
    <w:rsid w:val="008935DE"/>
    <w:rsid w:val="00894450"/>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1F2"/>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1B2"/>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86B04"/>
    <w:rsid w:val="00990BAE"/>
    <w:rsid w:val="0099294E"/>
    <w:rsid w:val="00992FEB"/>
    <w:rsid w:val="00994977"/>
    <w:rsid w:val="009A3C0E"/>
    <w:rsid w:val="009A4A18"/>
    <w:rsid w:val="009A4D0F"/>
    <w:rsid w:val="009A60F2"/>
    <w:rsid w:val="009A613E"/>
    <w:rsid w:val="009B0502"/>
    <w:rsid w:val="009B1883"/>
    <w:rsid w:val="009B251B"/>
    <w:rsid w:val="009B2A93"/>
    <w:rsid w:val="009B3422"/>
    <w:rsid w:val="009B45D3"/>
    <w:rsid w:val="009B5A41"/>
    <w:rsid w:val="009B67BD"/>
    <w:rsid w:val="009B773E"/>
    <w:rsid w:val="009B7B90"/>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390"/>
    <w:rsid w:val="00A115BC"/>
    <w:rsid w:val="00A136E1"/>
    <w:rsid w:val="00A14C4E"/>
    <w:rsid w:val="00A17F78"/>
    <w:rsid w:val="00A26920"/>
    <w:rsid w:val="00A27085"/>
    <w:rsid w:val="00A31A38"/>
    <w:rsid w:val="00A32A34"/>
    <w:rsid w:val="00A33A05"/>
    <w:rsid w:val="00A34A1C"/>
    <w:rsid w:val="00A34C49"/>
    <w:rsid w:val="00A3634F"/>
    <w:rsid w:val="00A36A3D"/>
    <w:rsid w:val="00A36BFA"/>
    <w:rsid w:val="00A375C7"/>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5AF0"/>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0A78"/>
    <w:rsid w:val="00AB25BB"/>
    <w:rsid w:val="00AB2CB6"/>
    <w:rsid w:val="00AB61CF"/>
    <w:rsid w:val="00AB645E"/>
    <w:rsid w:val="00AB6C3C"/>
    <w:rsid w:val="00AB769D"/>
    <w:rsid w:val="00AC3A87"/>
    <w:rsid w:val="00AC5DEE"/>
    <w:rsid w:val="00AD1B97"/>
    <w:rsid w:val="00AD208E"/>
    <w:rsid w:val="00AD3A71"/>
    <w:rsid w:val="00AD69ED"/>
    <w:rsid w:val="00AE0BDC"/>
    <w:rsid w:val="00AE1844"/>
    <w:rsid w:val="00AE1D7A"/>
    <w:rsid w:val="00AE23F6"/>
    <w:rsid w:val="00AE2943"/>
    <w:rsid w:val="00AE31DA"/>
    <w:rsid w:val="00AE39D9"/>
    <w:rsid w:val="00AE4F1A"/>
    <w:rsid w:val="00AE67A0"/>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4C1"/>
    <w:rsid w:val="00B26FF0"/>
    <w:rsid w:val="00B3036E"/>
    <w:rsid w:val="00B3201F"/>
    <w:rsid w:val="00B356B5"/>
    <w:rsid w:val="00B35CB2"/>
    <w:rsid w:val="00B41C87"/>
    <w:rsid w:val="00B42030"/>
    <w:rsid w:val="00B4246A"/>
    <w:rsid w:val="00B44A75"/>
    <w:rsid w:val="00B457A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7D3"/>
    <w:rsid w:val="00BA0D19"/>
    <w:rsid w:val="00BA0D8C"/>
    <w:rsid w:val="00BA1AC1"/>
    <w:rsid w:val="00BA2275"/>
    <w:rsid w:val="00BA46EB"/>
    <w:rsid w:val="00BA4FDD"/>
    <w:rsid w:val="00BA7149"/>
    <w:rsid w:val="00BB057C"/>
    <w:rsid w:val="00BB06B6"/>
    <w:rsid w:val="00BB084A"/>
    <w:rsid w:val="00BB0BA3"/>
    <w:rsid w:val="00BB1DC2"/>
    <w:rsid w:val="00BB6738"/>
    <w:rsid w:val="00BB78F9"/>
    <w:rsid w:val="00BC0170"/>
    <w:rsid w:val="00BC06F4"/>
    <w:rsid w:val="00BC1391"/>
    <w:rsid w:val="00BC1407"/>
    <w:rsid w:val="00BC1E61"/>
    <w:rsid w:val="00BC2B59"/>
    <w:rsid w:val="00BC2CD0"/>
    <w:rsid w:val="00BC53FF"/>
    <w:rsid w:val="00BC67FF"/>
    <w:rsid w:val="00BD0124"/>
    <w:rsid w:val="00BD1061"/>
    <w:rsid w:val="00BD1C70"/>
    <w:rsid w:val="00BD3FCA"/>
    <w:rsid w:val="00BE0BEA"/>
    <w:rsid w:val="00BE0DBE"/>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440"/>
    <w:rsid w:val="00C22550"/>
    <w:rsid w:val="00C24DAF"/>
    <w:rsid w:val="00C25FF7"/>
    <w:rsid w:val="00C27406"/>
    <w:rsid w:val="00C30134"/>
    <w:rsid w:val="00C303AA"/>
    <w:rsid w:val="00C33039"/>
    <w:rsid w:val="00C3348B"/>
    <w:rsid w:val="00C37EBB"/>
    <w:rsid w:val="00C407C9"/>
    <w:rsid w:val="00C408A8"/>
    <w:rsid w:val="00C410CA"/>
    <w:rsid w:val="00C42AE1"/>
    <w:rsid w:val="00C45BA0"/>
    <w:rsid w:val="00C46F43"/>
    <w:rsid w:val="00C46FB5"/>
    <w:rsid w:val="00C50A9B"/>
    <w:rsid w:val="00C52C5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0AA1"/>
    <w:rsid w:val="00C71F81"/>
    <w:rsid w:val="00C737BB"/>
    <w:rsid w:val="00C82A81"/>
    <w:rsid w:val="00C82D16"/>
    <w:rsid w:val="00C82D6C"/>
    <w:rsid w:val="00C85C6B"/>
    <w:rsid w:val="00C85CF3"/>
    <w:rsid w:val="00C863D0"/>
    <w:rsid w:val="00C86489"/>
    <w:rsid w:val="00C866E5"/>
    <w:rsid w:val="00C9013F"/>
    <w:rsid w:val="00C91B49"/>
    <w:rsid w:val="00C9264C"/>
    <w:rsid w:val="00C965CC"/>
    <w:rsid w:val="00C96E06"/>
    <w:rsid w:val="00C96FD0"/>
    <w:rsid w:val="00C973F7"/>
    <w:rsid w:val="00CA12CD"/>
    <w:rsid w:val="00CA42BF"/>
    <w:rsid w:val="00CA5EB6"/>
    <w:rsid w:val="00CB343E"/>
    <w:rsid w:val="00CB3BF7"/>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05A1"/>
    <w:rsid w:val="00D11430"/>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04BF"/>
    <w:rsid w:val="00D50CB3"/>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1AD0"/>
    <w:rsid w:val="00D93317"/>
    <w:rsid w:val="00D95D04"/>
    <w:rsid w:val="00D963DF"/>
    <w:rsid w:val="00D96402"/>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E5BBD"/>
    <w:rsid w:val="00DF0C6F"/>
    <w:rsid w:val="00DF0DFD"/>
    <w:rsid w:val="00DF10E5"/>
    <w:rsid w:val="00DF2F1C"/>
    <w:rsid w:val="00DF4316"/>
    <w:rsid w:val="00DF6D5D"/>
    <w:rsid w:val="00E00CA3"/>
    <w:rsid w:val="00E01C7C"/>
    <w:rsid w:val="00E0510F"/>
    <w:rsid w:val="00E05E8C"/>
    <w:rsid w:val="00E0748E"/>
    <w:rsid w:val="00E07E12"/>
    <w:rsid w:val="00E10072"/>
    <w:rsid w:val="00E11854"/>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1C30"/>
    <w:rsid w:val="00E72455"/>
    <w:rsid w:val="00E72A90"/>
    <w:rsid w:val="00E747DD"/>
    <w:rsid w:val="00E748FB"/>
    <w:rsid w:val="00E75090"/>
    <w:rsid w:val="00E756C6"/>
    <w:rsid w:val="00E75B20"/>
    <w:rsid w:val="00E76F12"/>
    <w:rsid w:val="00E77CDE"/>
    <w:rsid w:val="00E8154B"/>
    <w:rsid w:val="00E81D06"/>
    <w:rsid w:val="00E83D80"/>
    <w:rsid w:val="00E85178"/>
    <w:rsid w:val="00E859C3"/>
    <w:rsid w:val="00E85FA2"/>
    <w:rsid w:val="00E867CE"/>
    <w:rsid w:val="00E86E7B"/>
    <w:rsid w:val="00E93821"/>
    <w:rsid w:val="00E9752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2A5"/>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68A"/>
    <w:rsid w:val="00EE5BA2"/>
    <w:rsid w:val="00EE7BCE"/>
    <w:rsid w:val="00EF06AD"/>
    <w:rsid w:val="00EF2014"/>
    <w:rsid w:val="00EF2810"/>
    <w:rsid w:val="00EF2B42"/>
    <w:rsid w:val="00EF355E"/>
    <w:rsid w:val="00EF43F1"/>
    <w:rsid w:val="00EF6D00"/>
    <w:rsid w:val="00F017FF"/>
    <w:rsid w:val="00F03446"/>
    <w:rsid w:val="00F06CAD"/>
    <w:rsid w:val="00F110DF"/>
    <w:rsid w:val="00F12928"/>
    <w:rsid w:val="00F14CAD"/>
    <w:rsid w:val="00F1735C"/>
    <w:rsid w:val="00F20A6D"/>
    <w:rsid w:val="00F21FFA"/>
    <w:rsid w:val="00F242B7"/>
    <w:rsid w:val="00F24593"/>
    <w:rsid w:val="00F270D1"/>
    <w:rsid w:val="00F27A8E"/>
    <w:rsid w:val="00F30B19"/>
    <w:rsid w:val="00F33A30"/>
    <w:rsid w:val="00F34791"/>
    <w:rsid w:val="00F349EB"/>
    <w:rsid w:val="00F36A56"/>
    <w:rsid w:val="00F40B10"/>
    <w:rsid w:val="00F41EFD"/>
    <w:rsid w:val="00F42B15"/>
    <w:rsid w:val="00F436B6"/>
    <w:rsid w:val="00F43CE4"/>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948D033"/>
  <w15:docId w15:val="{5A45DF83-5832-44CE-9E21-EF8B4063D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773732">
      <w:bodyDiv w:val="1"/>
      <w:marLeft w:val="0"/>
      <w:marRight w:val="0"/>
      <w:marTop w:val="0"/>
      <w:marBottom w:val="0"/>
      <w:divBdr>
        <w:top w:val="none" w:sz="0" w:space="0" w:color="auto"/>
        <w:left w:val="none" w:sz="0" w:space="0" w:color="auto"/>
        <w:bottom w:val="none" w:sz="0" w:space="0" w:color="auto"/>
        <w:right w:val="none" w:sz="0" w:space="0" w:color="auto"/>
      </w:divBdr>
    </w:div>
    <w:div w:id="154956670">
      <w:bodyDiv w:val="1"/>
      <w:marLeft w:val="0"/>
      <w:marRight w:val="0"/>
      <w:marTop w:val="0"/>
      <w:marBottom w:val="0"/>
      <w:divBdr>
        <w:top w:val="none" w:sz="0" w:space="0" w:color="auto"/>
        <w:left w:val="none" w:sz="0" w:space="0" w:color="auto"/>
        <w:bottom w:val="none" w:sz="0" w:space="0" w:color="auto"/>
        <w:right w:val="none" w:sz="0" w:space="0" w:color="auto"/>
      </w:divBdr>
    </w:div>
    <w:div w:id="174271905">
      <w:bodyDiv w:val="1"/>
      <w:marLeft w:val="0"/>
      <w:marRight w:val="0"/>
      <w:marTop w:val="0"/>
      <w:marBottom w:val="0"/>
      <w:divBdr>
        <w:top w:val="none" w:sz="0" w:space="0" w:color="auto"/>
        <w:left w:val="none" w:sz="0" w:space="0" w:color="auto"/>
        <w:bottom w:val="none" w:sz="0" w:space="0" w:color="auto"/>
        <w:right w:val="none" w:sz="0" w:space="0" w:color="auto"/>
      </w:divBdr>
    </w:div>
    <w:div w:id="468014018">
      <w:bodyDiv w:val="1"/>
      <w:marLeft w:val="0"/>
      <w:marRight w:val="0"/>
      <w:marTop w:val="0"/>
      <w:marBottom w:val="0"/>
      <w:divBdr>
        <w:top w:val="none" w:sz="0" w:space="0" w:color="auto"/>
        <w:left w:val="none" w:sz="0" w:space="0" w:color="auto"/>
        <w:bottom w:val="none" w:sz="0" w:space="0" w:color="auto"/>
        <w:right w:val="none" w:sz="0" w:space="0" w:color="auto"/>
      </w:divBdr>
    </w:div>
    <w:div w:id="628977209">
      <w:bodyDiv w:val="1"/>
      <w:marLeft w:val="0"/>
      <w:marRight w:val="0"/>
      <w:marTop w:val="0"/>
      <w:marBottom w:val="0"/>
      <w:divBdr>
        <w:top w:val="none" w:sz="0" w:space="0" w:color="auto"/>
        <w:left w:val="none" w:sz="0" w:space="0" w:color="auto"/>
        <w:bottom w:val="none" w:sz="0" w:space="0" w:color="auto"/>
        <w:right w:val="none" w:sz="0" w:space="0" w:color="auto"/>
      </w:divBdr>
    </w:div>
    <w:div w:id="693967487">
      <w:bodyDiv w:val="1"/>
      <w:marLeft w:val="0"/>
      <w:marRight w:val="0"/>
      <w:marTop w:val="0"/>
      <w:marBottom w:val="0"/>
      <w:divBdr>
        <w:top w:val="none" w:sz="0" w:space="0" w:color="auto"/>
        <w:left w:val="none" w:sz="0" w:space="0" w:color="auto"/>
        <w:bottom w:val="none" w:sz="0" w:space="0" w:color="auto"/>
        <w:right w:val="none" w:sz="0" w:space="0" w:color="auto"/>
      </w:divBdr>
    </w:div>
    <w:div w:id="754321482">
      <w:bodyDiv w:val="1"/>
      <w:marLeft w:val="0"/>
      <w:marRight w:val="0"/>
      <w:marTop w:val="0"/>
      <w:marBottom w:val="0"/>
      <w:divBdr>
        <w:top w:val="none" w:sz="0" w:space="0" w:color="auto"/>
        <w:left w:val="none" w:sz="0" w:space="0" w:color="auto"/>
        <w:bottom w:val="none" w:sz="0" w:space="0" w:color="auto"/>
        <w:right w:val="none" w:sz="0" w:space="0" w:color="auto"/>
      </w:divBdr>
    </w:div>
    <w:div w:id="899905124">
      <w:bodyDiv w:val="1"/>
      <w:marLeft w:val="0"/>
      <w:marRight w:val="0"/>
      <w:marTop w:val="0"/>
      <w:marBottom w:val="0"/>
      <w:divBdr>
        <w:top w:val="none" w:sz="0" w:space="0" w:color="auto"/>
        <w:left w:val="none" w:sz="0" w:space="0" w:color="auto"/>
        <w:bottom w:val="none" w:sz="0" w:space="0" w:color="auto"/>
        <w:right w:val="none" w:sz="0" w:space="0" w:color="auto"/>
      </w:divBdr>
    </w:div>
    <w:div w:id="1087724188">
      <w:bodyDiv w:val="1"/>
      <w:marLeft w:val="0"/>
      <w:marRight w:val="0"/>
      <w:marTop w:val="0"/>
      <w:marBottom w:val="0"/>
      <w:divBdr>
        <w:top w:val="none" w:sz="0" w:space="0" w:color="auto"/>
        <w:left w:val="none" w:sz="0" w:space="0" w:color="auto"/>
        <w:bottom w:val="none" w:sz="0" w:space="0" w:color="auto"/>
        <w:right w:val="none" w:sz="0" w:space="0" w:color="auto"/>
      </w:divBdr>
    </w:div>
    <w:div w:id="1186097997">
      <w:bodyDiv w:val="1"/>
      <w:marLeft w:val="0"/>
      <w:marRight w:val="0"/>
      <w:marTop w:val="0"/>
      <w:marBottom w:val="0"/>
      <w:divBdr>
        <w:top w:val="none" w:sz="0" w:space="0" w:color="auto"/>
        <w:left w:val="none" w:sz="0" w:space="0" w:color="auto"/>
        <w:bottom w:val="none" w:sz="0" w:space="0" w:color="auto"/>
        <w:right w:val="none" w:sz="0" w:space="0" w:color="auto"/>
      </w:divBdr>
    </w:div>
    <w:div w:id="1197890438">
      <w:bodyDiv w:val="1"/>
      <w:marLeft w:val="0"/>
      <w:marRight w:val="0"/>
      <w:marTop w:val="0"/>
      <w:marBottom w:val="0"/>
      <w:divBdr>
        <w:top w:val="none" w:sz="0" w:space="0" w:color="auto"/>
        <w:left w:val="none" w:sz="0" w:space="0" w:color="auto"/>
        <w:bottom w:val="none" w:sz="0" w:space="0" w:color="auto"/>
        <w:right w:val="none" w:sz="0" w:space="0" w:color="auto"/>
      </w:divBdr>
    </w:div>
    <w:div w:id="1369717623">
      <w:bodyDiv w:val="1"/>
      <w:marLeft w:val="0"/>
      <w:marRight w:val="0"/>
      <w:marTop w:val="0"/>
      <w:marBottom w:val="0"/>
      <w:divBdr>
        <w:top w:val="none" w:sz="0" w:space="0" w:color="auto"/>
        <w:left w:val="none" w:sz="0" w:space="0" w:color="auto"/>
        <w:bottom w:val="none" w:sz="0" w:space="0" w:color="auto"/>
        <w:right w:val="none" w:sz="0" w:space="0" w:color="auto"/>
      </w:divBdr>
    </w:div>
    <w:div w:id="1601644270">
      <w:bodyDiv w:val="1"/>
      <w:marLeft w:val="0"/>
      <w:marRight w:val="0"/>
      <w:marTop w:val="0"/>
      <w:marBottom w:val="0"/>
      <w:divBdr>
        <w:top w:val="none" w:sz="0" w:space="0" w:color="auto"/>
        <w:left w:val="none" w:sz="0" w:space="0" w:color="auto"/>
        <w:bottom w:val="none" w:sz="0" w:space="0" w:color="auto"/>
        <w:right w:val="none" w:sz="0" w:space="0" w:color="auto"/>
      </w:divBdr>
    </w:div>
    <w:div w:id="1623999173">
      <w:bodyDiv w:val="1"/>
      <w:marLeft w:val="0"/>
      <w:marRight w:val="0"/>
      <w:marTop w:val="0"/>
      <w:marBottom w:val="0"/>
      <w:divBdr>
        <w:top w:val="none" w:sz="0" w:space="0" w:color="auto"/>
        <w:left w:val="none" w:sz="0" w:space="0" w:color="auto"/>
        <w:bottom w:val="none" w:sz="0" w:space="0" w:color="auto"/>
        <w:right w:val="none" w:sz="0" w:space="0" w:color="auto"/>
      </w:divBdr>
    </w:div>
    <w:div w:id="1887834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kyline.ms/tutorials/SmallMolecule_3_6.zip" TargetMode="External"/><Relationship Id="rId13" Type="http://schemas.openxmlformats.org/officeDocument/2006/relationships/image" Target="media/image4.png"/><Relationship Id="rId18" Type="http://schemas.openxmlformats.org/officeDocument/2006/relationships/hyperlink" Target="https://skyline.ms/tutorial_method_edit.url"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fiehnlab.ucdavis.edu/staff/kind/Metabolomics/MS-Adduct-Calculator/" TargetMode="External"/><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skyline.ms/tutorial_targeted_msms.ur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png"/><Relationship Id="rId10" Type="http://schemas.openxmlformats.org/officeDocument/2006/relationships/image" Target="media/image2.png"/><Relationship Id="rId19" Type="http://schemas.openxmlformats.org/officeDocument/2006/relationships/hyperlink" Target="https://skyline.ms/tutorial_existing_quant.url"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0.png"/><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70D542-9A18-4737-8F77-DECDFD045F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10</Pages>
  <Words>2335</Words>
  <Characters>13316</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Microsoft</Company>
  <LinksUpToDate>false</LinksUpToDate>
  <CharactersWithSpaces>15620</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endan MacLean</cp:lastModifiedBy>
  <cp:revision>8</cp:revision>
  <cp:lastPrinted>2013-11-01T17:12:00Z</cp:lastPrinted>
  <dcterms:created xsi:type="dcterms:W3CDTF">2020-04-15T22:57:00Z</dcterms:created>
  <dcterms:modified xsi:type="dcterms:W3CDTF">2020-07-03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lCBmOfi"/&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